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End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6-04T00:00:00Z">
              <w:dateFormat w:val="MMMM d, yyyy"/>
              <w:lid w:val="en-US"/>
              <w:storeMappedDataAs w:val="dateTime"/>
              <w:calendar w:val="gregorian"/>
            </w:date>
          </w:sdtPr>
          <w:sdtEndPr/>
          <w:sdtContent>
            <w:p w14:paraId="3E25285F" w14:textId="4850BA87" w:rsidR="006C52D5" w:rsidRDefault="00581D11"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June 4,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E9363F" w:rsidRDefault="00AE20F0">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E9363F">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345BE7E1" w14:textId="038D29E8" w:rsidR="00E9363F" w:rsidRDefault="00E9363F">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E9363F" w:rsidRDefault="00AE20F0">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E9363F">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345BE7E1" w14:textId="038D29E8" w:rsidR="00E9363F" w:rsidRDefault="00E9363F">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E9363F" w:rsidRDefault="00E9363F">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E9363F" w:rsidRDefault="00E9363F">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40EA91A8" w14:textId="3B404D09" w:rsidR="00E9363F" w:rsidRDefault="00E9363F">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E9363F" w:rsidRDefault="00AE20F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E9363F">
                                      <w:rPr>
                                        <w:caps/>
                                        <w:color w:val="262626" w:themeColor="text1" w:themeTint="D9"/>
                                        <w:sz w:val="20"/>
                                        <w:szCs w:val="20"/>
                                      </w:rPr>
                                      <w:t>c3234207</w:t>
                                    </w:r>
                                  </w:sdtContent>
                                </w:sdt>
                              </w:p>
                              <w:p w14:paraId="72D5EFC4" w14:textId="4BDE0DAF" w:rsidR="00E9363F" w:rsidRDefault="00AE20F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E9363F">
                                      <w:rPr>
                                        <w:color w:val="262626" w:themeColor="text1" w:themeTint="D9"/>
                                        <w:sz w:val="20"/>
                                        <w:szCs w:val="20"/>
                                      </w:rPr>
                                      <w:t>The University of Newcastle</w:t>
                                    </w:r>
                                  </w:sdtContent>
                                </w:sdt>
                                <w:r w:rsidR="00E9363F">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40EA91A8" w14:textId="3B404D09" w:rsidR="00E9363F" w:rsidRDefault="00E9363F">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E9363F" w:rsidRDefault="00AE20F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E9363F">
                                <w:rPr>
                                  <w:caps/>
                                  <w:color w:val="262626" w:themeColor="text1" w:themeTint="D9"/>
                                  <w:sz w:val="20"/>
                                  <w:szCs w:val="20"/>
                                </w:rPr>
                                <w:t>c3234207</w:t>
                              </w:r>
                            </w:sdtContent>
                          </w:sdt>
                        </w:p>
                        <w:p w14:paraId="72D5EFC4" w14:textId="4BDE0DAF" w:rsidR="00E9363F" w:rsidRDefault="00AE20F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E9363F">
                                <w:rPr>
                                  <w:color w:val="262626" w:themeColor="text1" w:themeTint="D9"/>
                                  <w:sz w:val="20"/>
                                  <w:szCs w:val="20"/>
                                </w:rPr>
                                <w:t>The University of Newcastle</w:t>
                              </w:r>
                            </w:sdtContent>
                          </w:sdt>
                          <w:r w:rsidR="00E9363F">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1EF86AC6" w14:textId="6BA33AFD" w:rsidR="00056B4C" w:rsidRDefault="00056B4C" w:rsidP="00056B4C">
      <w:pPr>
        <w:pStyle w:val="Heading1"/>
        <w:numPr>
          <w:ilvl w:val="0"/>
          <w:numId w:val="0"/>
        </w:numPr>
      </w:pPr>
      <w:bookmarkStart w:id="0" w:name="_Toc42023524"/>
      <w:r>
        <w:lastRenderedPageBreak/>
        <w:t>Dot-Point Summary</w:t>
      </w:r>
      <w:bookmarkEnd w:id="0"/>
    </w:p>
    <w:p w14:paraId="12639363" w14:textId="32DB502A" w:rsidR="00056B4C" w:rsidRDefault="000E7548" w:rsidP="00206350">
      <w:pPr>
        <w:pStyle w:val="ListParagraph"/>
        <w:numPr>
          <w:ilvl w:val="0"/>
          <w:numId w:val="40"/>
        </w:numPr>
      </w:pPr>
      <w:r>
        <w:t>I solidified my knowledge of energy-based modelling methods</w:t>
      </w:r>
    </w:p>
    <w:p w14:paraId="229F2477" w14:textId="1C712425" w:rsidR="000E7548" w:rsidRDefault="000E7548" w:rsidP="00206350">
      <w:pPr>
        <w:pStyle w:val="ListParagraph"/>
        <w:numPr>
          <w:ilvl w:val="0"/>
          <w:numId w:val="40"/>
        </w:numPr>
      </w:pPr>
      <w:r>
        <w:t>I applied the Euler-Lagrange method to a new system to develop a mathematical model</w:t>
      </w:r>
    </w:p>
    <w:p w14:paraId="1F4BB656" w14:textId="0449A9C0" w:rsidR="000E7548" w:rsidRDefault="000E7548" w:rsidP="00206350">
      <w:pPr>
        <w:pStyle w:val="ListParagraph"/>
        <w:numPr>
          <w:ilvl w:val="0"/>
          <w:numId w:val="40"/>
        </w:numPr>
      </w:pPr>
      <w:r>
        <w:t>I applied knowledge of inertial reference frames to a new system</w:t>
      </w:r>
    </w:p>
    <w:p w14:paraId="1901E0ED" w14:textId="09F63203" w:rsidR="000E7548" w:rsidRDefault="000E7548" w:rsidP="00206350">
      <w:pPr>
        <w:pStyle w:val="ListParagraph"/>
        <w:numPr>
          <w:ilvl w:val="0"/>
          <w:numId w:val="40"/>
        </w:numPr>
      </w:pPr>
      <w:r>
        <w:t>I transformed an unknown system into a form suitable for a known method</w:t>
      </w:r>
    </w:p>
    <w:p w14:paraId="44E948C6" w14:textId="3B847144" w:rsidR="000E7548" w:rsidRDefault="000E7548" w:rsidP="00206350">
      <w:pPr>
        <w:pStyle w:val="ListParagraph"/>
        <w:numPr>
          <w:ilvl w:val="0"/>
          <w:numId w:val="40"/>
        </w:numPr>
      </w:pPr>
      <w:r>
        <w:t>I performed a simulation of a mechanical system using a mathematical model</w:t>
      </w:r>
    </w:p>
    <w:p w14:paraId="62F9FEAA" w14:textId="09A692E4" w:rsidR="000E7548" w:rsidRDefault="000E7548" w:rsidP="00206350">
      <w:pPr>
        <w:pStyle w:val="ListParagraph"/>
        <w:numPr>
          <w:ilvl w:val="0"/>
          <w:numId w:val="40"/>
        </w:numPr>
      </w:pPr>
      <w:r>
        <w:t>I designed a controller for a mechatronic system</w:t>
      </w:r>
    </w:p>
    <w:p w14:paraId="507B6A69" w14:textId="6CFA2C30" w:rsidR="000E7548" w:rsidRDefault="000E7548" w:rsidP="00206350">
      <w:pPr>
        <w:pStyle w:val="ListParagraph"/>
        <w:numPr>
          <w:ilvl w:val="0"/>
          <w:numId w:val="40"/>
        </w:numPr>
      </w:pPr>
      <w:r>
        <w:t>I designed a state estimator suitable for use with mechatronic control</w:t>
      </w:r>
    </w:p>
    <w:p w14:paraId="547E2A44" w14:textId="7F8D7D81" w:rsidR="000E7548" w:rsidRDefault="000E7548" w:rsidP="00206350">
      <w:pPr>
        <w:pStyle w:val="ListParagraph"/>
        <w:numPr>
          <w:ilvl w:val="0"/>
          <w:numId w:val="40"/>
        </w:numPr>
      </w:pPr>
      <w:r>
        <w:t>I applied a method of feature recognition in images</w:t>
      </w:r>
    </w:p>
    <w:p w14:paraId="7214BDEA" w14:textId="3F16085A" w:rsidR="003A6441" w:rsidRDefault="003A6441" w:rsidP="00206350">
      <w:pPr>
        <w:pStyle w:val="ListParagraph"/>
        <w:numPr>
          <w:ilvl w:val="0"/>
          <w:numId w:val="40"/>
        </w:numPr>
      </w:pPr>
      <w:r>
        <w:t>I applied a method of camera parameter estimation</w:t>
      </w:r>
    </w:p>
    <w:p w14:paraId="1C26CBA9" w14:textId="2832A03C" w:rsidR="000E7548" w:rsidRDefault="000E7548" w:rsidP="00206350">
      <w:pPr>
        <w:pStyle w:val="ListParagraph"/>
        <w:numPr>
          <w:ilvl w:val="0"/>
          <w:numId w:val="40"/>
        </w:numPr>
      </w:pPr>
      <w:r>
        <w:t xml:space="preserve">I extended </w:t>
      </w:r>
      <w:r w:rsidR="003A6441">
        <w:t>the feature recognition method to real-time applications</w:t>
      </w:r>
    </w:p>
    <w:p w14:paraId="3939F58A" w14:textId="3803BE01" w:rsidR="003A6441" w:rsidRDefault="003A6441" w:rsidP="00206350">
      <w:pPr>
        <w:pStyle w:val="ListParagraph"/>
        <w:numPr>
          <w:ilvl w:val="0"/>
          <w:numId w:val="40"/>
        </w:numPr>
      </w:pPr>
      <w:r>
        <w:t>I designed an experiment apparatus to test the controller, state estimator and feature recognition process</w:t>
      </w:r>
    </w:p>
    <w:p w14:paraId="029D0C6D" w14:textId="07755E66" w:rsidR="003A6441" w:rsidRDefault="003A6441" w:rsidP="003A6441"/>
    <w:p w14:paraId="3CB31292" w14:textId="3CDC48A0" w:rsidR="003A6441" w:rsidRDefault="003A6441" w:rsidP="003A6441"/>
    <w:p w14:paraId="69DAF6F1" w14:textId="77777777" w:rsidR="003A6441" w:rsidRDefault="003A6441" w:rsidP="003A6441"/>
    <w:p w14:paraId="560D38DE" w14:textId="544B82C6" w:rsidR="00056B4C" w:rsidRDefault="00056B4C">
      <w:pPr>
        <w:spacing w:line="259" w:lineRule="auto"/>
        <w:jc w:val="left"/>
      </w:pPr>
      <w:r>
        <w:br w:type="page"/>
      </w:r>
    </w:p>
    <w:p w14:paraId="3120B36F" w14:textId="3B24EB4C" w:rsidR="0021496D" w:rsidRDefault="0021496D" w:rsidP="0021496D">
      <w:pPr>
        <w:pStyle w:val="Heading1"/>
      </w:pPr>
      <w:bookmarkStart w:id="1" w:name="_Toc42023525"/>
      <w:r>
        <w:lastRenderedPageBreak/>
        <w:t>Abstract</w:t>
      </w:r>
      <w:bookmarkEnd w:id="1"/>
    </w:p>
    <w:p w14:paraId="16D14D48" w14:textId="4D8F1FF2" w:rsidR="0021496D" w:rsidRDefault="00F91817" w:rsidP="00AA5527">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w:t>
      </w:r>
      <w:r w:rsidR="0080561B">
        <w:t xml:space="preserve"> designed</w:t>
      </w:r>
      <w:r>
        <w:t xml:space="preserve"> experiment apparatus.</w:t>
      </w:r>
    </w:p>
    <w:p w14:paraId="69E76590" w14:textId="022326C9" w:rsidR="0080561B" w:rsidRDefault="009F0B25" w:rsidP="00581D11">
      <w:r>
        <w:t xml:space="preserve">Underactuated mechanical systems are extremely common engineering scenarios with no general solution. </w:t>
      </w:r>
      <w:r w:rsidR="006E0453">
        <w:t>S</w:t>
      </w:r>
      <w:r>
        <w:t xml:space="preserve">ystems such as the disk-on-disk (DoD) </w:t>
      </w:r>
      <w:r w:rsidR="006E0453">
        <w:t xml:space="preserve">present further complications beyond under-actuation. </w:t>
      </w:r>
      <w:r w:rsidR="00581D11">
        <w:t>The system is suitable for Linear-Quadratic Regulator (LQR) control schemes to be used. Reference tracking can also be employed using reference feedforward structures.</w:t>
      </w:r>
    </w:p>
    <w:p w14:paraId="1993AA77" w14:textId="62B2BFE6" w:rsidR="00581D11" w:rsidRDefault="00581D11" w:rsidP="00581D1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6B7B1D94" w14:textId="77777777" w:rsidR="0080561B" w:rsidRDefault="0080561B" w:rsidP="00581D11"/>
    <w:p w14:paraId="16C6475E" w14:textId="77777777" w:rsidR="0080561B" w:rsidRDefault="0080561B" w:rsidP="00581D11"/>
    <w:p w14:paraId="52A933AD" w14:textId="77777777" w:rsidR="0021496D" w:rsidRDefault="0021496D" w:rsidP="00581D11"/>
    <w:p w14:paraId="0393B79C" w14:textId="768E7847" w:rsidR="0021496D" w:rsidRDefault="0021496D" w:rsidP="00581D1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3A071498" w14:textId="61C48BAD" w:rsidR="00206350" w:rsidRDefault="0021496D">
          <w:pPr>
            <w:pStyle w:val="TOC1"/>
            <w:tabs>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2023524" w:history="1">
            <w:r w:rsidR="00206350" w:rsidRPr="00D0108A">
              <w:rPr>
                <w:rStyle w:val="Hyperlink"/>
                <w:noProof/>
              </w:rPr>
              <w:t>Dot-Point Summary</w:t>
            </w:r>
            <w:r w:rsidR="00206350">
              <w:rPr>
                <w:noProof/>
                <w:webHidden/>
              </w:rPr>
              <w:tab/>
            </w:r>
            <w:r w:rsidR="00206350">
              <w:rPr>
                <w:noProof/>
                <w:webHidden/>
              </w:rPr>
              <w:fldChar w:fldCharType="begin"/>
            </w:r>
            <w:r w:rsidR="00206350">
              <w:rPr>
                <w:noProof/>
                <w:webHidden/>
              </w:rPr>
              <w:instrText xml:space="preserve"> PAGEREF _Toc42023524 \h </w:instrText>
            </w:r>
            <w:r w:rsidR="00206350">
              <w:rPr>
                <w:noProof/>
                <w:webHidden/>
              </w:rPr>
            </w:r>
            <w:r w:rsidR="00206350">
              <w:rPr>
                <w:noProof/>
                <w:webHidden/>
              </w:rPr>
              <w:fldChar w:fldCharType="separate"/>
            </w:r>
            <w:r w:rsidR="001E3424">
              <w:rPr>
                <w:noProof/>
                <w:webHidden/>
              </w:rPr>
              <w:t>2</w:t>
            </w:r>
            <w:r w:rsidR="00206350">
              <w:rPr>
                <w:noProof/>
                <w:webHidden/>
              </w:rPr>
              <w:fldChar w:fldCharType="end"/>
            </w:r>
          </w:hyperlink>
        </w:p>
        <w:p w14:paraId="3CADE0DD" w14:textId="0C9F9873"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25" w:history="1">
            <w:r w:rsidR="00206350" w:rsidRPr="00D0108A">
              <w:rPr>
                <w:rStyle w:val="Hyperlink"/>
                <w:noProof/>
              </w:rPr>
              <w:t>1</w:t>
            </w:r>
            <w:r w:rsidR="00206350">
              <w:rPr>
                <w:rFonts w:asciiTheme="minorHAnsi" w:eastAsiaTheme="minorEastAsia" w:hAnsiTheme="minorHAnsi"/>
                <w:noProof/>
                <w:lang w:eastAsia="en-AU"/>
              </w:rPr>
              <w:tab/>
            </w:r>
            <w:r w:rsidR="00206350" w:rsidRPr="00D0108A">
              <w:rPr>
                <w:rStyle w:val="Hyperlink"/>
                <w:noProof/>
              </w:rPr>
              <w:t>Abstract</w:t>
            </w:r>
            <w:r w:rsidR="00206350">
              <w:rPr>
                <w:noProof/>
                <w:webHidden/>
              </w:rPr>
              <w:tab/>
            </w:r>
            <w:r w:rsidR="00206350">
              <w:rPr>
                <w:noProof/>
                <w:webHidden/>
              </w:rPr>
              <w:fldChar w:fldCharType="begin"/>
            </w:r>
            <w:r w:rsidR="00206350">
              <w:rPr>
                <w:noProof/>
                <w:webHidden/>
              </w:rPr>
              <w:instrText xml:space="preserve"> PAGEREF _Toc42023525 \h </w:instrText>
            </w:r>
            <w:r w:rsidR="00206350">
              <w:rPr>
                <w:noProof/>
                <w:webHidden/>
              </w:rPr>
            </w:r>
            <w:r w:rsidR="00206350">
              <w:rPr>
                <w:noProof/>
                <w:webHidden/>
              </w:rPr>
              <w:fldChar w:fldCharType="separate"/>
            </w:r>
            <w:r w:rsidR="001E3424">
              <w:rPr>
                <w:noProof/>
                <w:webHidden/>
              </w:rPr>
              <w:t>3</w:t>
            </w:r>
            <w:r w:rsidR="00206350">
              <w:rPr>
                <w:noProof/>
                <w:webHidden/>
              </w:rPr>
              <w:fldChar w:fldCharType="end"/>
            </w:r>
          </w:hyperlink>
        </w:p>
        <w:p w14:paraId="7598495C" w14:textId="0CC58578"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26" w:history="1">
            <w:r w:rsidR="00206350" w:rsidRPr="00D0108A">
              <w:rPr>
                <w:rStyle w:val="Hyperlink"/>
                <w:noProof/>
              </w:rPr>
              <w:t>2</w:t>
            </w:r>
            <w:r w:rsidR="00206350">
              <w:rPr>
                <w:rFonts w:asciiTheme="minorHAnsi" w:eastAsiaTheme="minorEastAsia" w:hAnsiTheme="minorHAnsi"/>
                <w:noProof/>
                <w:lang w:eastAsia="en-AU"/>
              </w:rPr>
              <w:tab/>
            </w:r>
            <w:r w:rsidR="00206350" w:rsidRPr="00D0108A">
              <w:rPr>
                <w:rStyle w:val="Hyperlink"/>
                <w:noProof/>
              </w:rPr>
              <w:t>List of Figures</w:t>
            </w:r>
            <w:r w:rsidR="00206350">
              <w:rPr>
                <w:noProof/>
                <w:webHidden/>
              </w:rPr>
              <w:tab/>
            </w:r>
            <w:r w:rsidR="00206350">
              <w:rPr>
                <w:noProof/>
                <w:webHidden/>
              </w:rPr>
              <w:fldChar w:fldCharType="begin"/>
            </w:r>
            <w:r w:rsidR="00206350">
              <w:rPr>
                <w:noProof/>
                <w:webHidden/>
              </w:rPr>
              <w:instrText xml:space="preserve"> PAGEREF _Toc42023526 \h </w:instrText>
            </w:r>
            <w:r w:rsidR="00206350">
              <w:rPr>
                <w:noProof/>
                <w:webHidden/>
              </w:rPr>
            </w:r>
            <w:r w:rsidR="00206350">
              <w:rPr>
                <w:noProof/>
                <w:webHidden/>
              </w:rPr>
              <w:fldChar w:fldCharType="separate"/>
            </w:r>
            <w:r w:rsidR="001E3424">
              <w:rPr>
                <w:noProof/>
                <w:webHidden/>
              </w:rPr>
              <w:t>5</w:t>
            </w:r>
            <w:r w:rsidR="00206350">
              <w:rPr>
                <w:noProof/>
                <w:webHidden/>
              </w:rPr>
              <w:fldChar w:fldCharType="end"/>
            </w:r>
          </w:hyperlink>
        </w:p>
        <w:p w14:paraId="6E434EC6" w14:textId="16B23885"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27" w:history="1">
            <w:r w:rsidR="00206350" w:rsidRPr="00D0108A">
              <w:rPr>
                <w:rStyle w:val="Hyperlink"/>
                <w:noProof/>
              </w:rPr>
              <w:t>3</w:t>
            </w:r>
            <w:r w:rsidR="00206350">
              <w:rPr>
                <w:rFonts w:asciiTheme="minorHAnsi" w:eastAsiaTheme="minorEastAsia" w:hAnsiTheme="minorHAnsi"/>
                <w:noProof/>
                <w:lang w:eastAsia="en-AU"/>
              </w:rPr>
              <w:tab/>
            </w:r>
            <w:r w:rsidR="00206350" w:rsidRPr="00D0108A">
              <w:rPr>
                <w:rStyle w:val="Hyperlink"/>
                <w:noProof/>
              </w:rPr>
              <w:t>Introduction</w:t>
            </w:r>
            <w:r w:rsidR="00206350">
              <w:rPr>
                <w:noProof/>
                <w:webHidden/>
              </w:rPr>
              <w:tab/>
            </w:r>
            <w:r w:rsidR="00206350">
              <w:rPr>
                <w:noProof/>
                <w:webHidden/>
              </w:rPr>
              <w:fldChar w:fldCharType="begin"/>
            </w:r>
            <w:r w:rsidR="00206350">
              <w:rPr>
                <w:noProof/>
                <w:webHidden/>
              </w:rPr>
              <w:instrText xml:space="preserve"> PAGEREF _Toc42023527 \h </w:instrText>
            </w:r>
            <w:r w:rsidR="00206350">
              <w:rPr>
                <w:noProof/>
                <w:webHidden/>
              </w:rPr>
            </w:r>
            <w:r w:rsidR="00206350">
              <w:rPr>
                <w:noProof/>
                <w:webHidden/>
              </w:rPr>
              <w:fldChar w:fldCharType="separate"/>
            </w:r>
            <w:r w:rsidR="001E3424">
              <w:rPr>
                <w:noProof/>
                <w:webHidden/>
              </w:rPr>
              <w:t>6</w:t>
            </w:r>
            <w:r w:rsidR="00206350">
              <w:rPr>
                <w:noProof/>
                <w:webHidden/>
              </w:rPr>
              <w:fldChar w:fldCharType="end"/>
            </w:r>
          </w:hyperlink>
        </w:p>
        <w:p w14:paraId="2731E19D" w14:textId="7A5A1C1D"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28" w:history="1">
            <w:r w:rsidR="00206350" w:rsidRPr="00D0108A">
              <w:rPr>
                <w:rStyle w:val="Hyperlink"/>
                <w:noProof/>
              </w:rPr>
              <w:t>4</w:t>
            </w:r>
            <w:r w:rsidR="00206350">
              <w:rPr>
                <w:rFonts w:asciiTheme="minorHAnsi" w:eastAsiaTheme="minorEastAsia" w:hAnsiTheme="minorHAnsi"/>
                <w:noProof/>
                <w:lang w:eastAsia="en-AU"/>
              </w:rPr>
              <w:tab/>
            </w:r>
            <w:r w:rsidR="00206350" w:rsidRPr="00D0108A">
              <w:rPr>
                <w:rStyle w:val="Hyperlink"/>
                <w:noProof/>
              </w:rPr>
              <w:t>Literature Review</w:t>
            </w:r>
            <w:r w:rsidR="00206350">
              <w:rPr>
                <w:noProof/>
                <w:webHidden/>
              </w:rPr>
              <w:tab/>
            </w:r>
            <w:r w:rsidR="00206350">
              <w:rPr>
                <w:noProof/>
                <w:webHidden/>
              </w:rPr>
              <w:fldChar w:fldCharType="begin"/>
            </w:r>
            <w:r w:rsidR="00206350">
              <w:rPr>
                <w:noProof/>
                <w:webHidden/>
              </w:rPr>
              <w:instrText xml:space="preserve"> PAGEREF _Toc42023528 \h </w:instrText>
            </w:r>
            <w:r w:rsidR="00206350">
              <w:rPr>
                <w:noProof/>
                <w:webHidden/>
              </w:rPr>
            </w:r>
            <w:r w:rsidR="00206350">
              <w:rPr>
                <w:noProof/>
                <w:webHidden/>
              </w:rPr>
              <w:fldChar w:fldCharType="separate"/>
            </w:r>
            <w:r w:rsidR="001E3424">
              <w:rPr>
                <w:noProof/>
                <w:webHidden/>
              </w:rPr>
              <w:t>8</w:t>
            </w:r>
            <w:r w:rsidR="00206350">
              <w:rPr>
                <w:noProof/>
                <w:webHidden/>
              </w:rPr>
              <w:fldChar w:fldCharType="end"/>
            </w:r>
          </w:hyperlink>
        </w:p>
        <w:p w14:paraId="3FA91C3A" w14:textId="7F343581"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29" w:history="1">
            <w:r w:rsidR="00206350" w:rsidRPr="00D0108A">
              <w:rPr>
                <w:rStyle w:val="Hyperlink"/>
                <w:noProof/>
              </w:rPr>
              <w:t>5</w:t>
            </w:r>
            <w:r w:rsidR="00206350">
              <w:rPr>
                <w:rFonts w:asciiTheme="minorHAnsi" w:eastAsiaTheme="minorEastAsia" w:hAnsiTheme="minorHAnsi"/>
                <w:noProof/>
                <w:lang w:eastAsia="en-AU"/>
              </w:rPr>
              <w:tab/>
            </w:r>
            <w:r w:rsidR="00206350" w:rsidRPr="00D0108A">
              <w:rPr>
                <w:rStyle w:val="Hyperlink"/>
                <w:noProof/>
              </w:rPr>
              <w:t>Modelling and Simulation</w:t>
            </w:r>
            <w:r w:rsidR="00206350">
              <w:rPr>
                <w:noProof/>
                <w:webHidden/>
              </w:rPr>
              <w:tab/>
            </w:r>
            <w:r w:rsidR="00206350">
              <w:rPr>
                <w:noProof/>
                <w:webHidden/>
              </w:rPr>
              <w:fldChar w:fldCharType="begin"/>
            </w:r>
            <w:r w:rsidR="00206350">
              <w:rPr>
                <w:noProof/>
                <w:webHidden/>
              </w:rPr>
              <w:instrText xml:space="preserve"> PAGEREF _Toc42023529 \h </w:instrText>
            </w:r>
            <w:r w:rsidR="00206350">
              <w:rPr>
                <w:noProof/>
                <w:webHidden/>
              </w:rPr>
            </w:r>
            <w:r w:rsidR="00206350">
              <w:rPr>
                <w:noProof/>
                <w:webHidden/>
              </w:rPr>
              <w:fldChar w:fldCharType="separate"/>
            </w:r>
            <w:r w:rsidR="001E3424">
              <w:rPr>
                <w:noProof/>
                <w:webHidden/>
              </w:rPr>
              <w:t>9</w:t>
            </w:r>
            <w:r w:rsidR="00206350">
              <w:rPr>
                <w:noProof/>
                <w:webHidden/>
              </w:rPr>
              <w:fldChar w:fldCharType="end"/>
            </w:r>
          </w:hyperlink>
        </w:p>
        <w:p w14:paraId="55ACAEE4" w14:textId="37DE63AF" w:rsidR="00206350" w:rsidRDefault="00AE20F0">
          <w:pPr>
            <w:pStyle w:val="TOC2"/>
            <w:tabs>
              <w:tab w:val="left" w:pos="880"/>
              <w:tab w:val="right" w:leader="dot" w:pos="9742"/>
            </w:tabs>
            <w:rPr>
              <w:rFonts w:asciiTheme="minorHAnsi" w:eastAsiaTheme="minorEastAsia" w:hAnsiTheme="minorHAnsi"/>
              <w:noProof/>
              <w:lang w:eastAsia="en-AU"/>
            </w:rPr>
          </w:pPr>
          <w:hyperlink w:anchor="_Toc42023530" w:history="1">
            <w:r w:rsidR="00206350" w:rsidRPr="00D0108A">
              <w:rPr>
                <w:rStyle w:val="Hyperlink"/>
                <w:noProof/>
              </w:rPr>
              <w:t>5.1</w:t>
            </w:r>
            <w:r w:rsidR="00206350">
              <w:rPr>
                <w:rFonts w:asciiTheme="minorHAnsi" w:eastAsiaTheme="minorEastAsia" w:hAnsiTheme="minorHAnsi"/>
                <w:noProof/>
                <w:lang w:eastAsia="en-AU"/>
              </w:rPr>
              <w:tab/>
            </w:r>
            <w:r w:rsidR="00206350" w:rsidRPr="00D0108A">
              <w:rPr>
                <w:rStyle w:val="Hyperlink"/>
                <w:noProof/>
              </w:rPr>
              <w:t>Euler-Lag</w:t>
            </w:r>
            <w:r w:rsidR="00206350" w:rsidRPr="00D0108A">
              <w:rPr>
                <w:rStyle w:val="Hyperlink"/>
                <w:noProof/>
              </w:rPr>
              <w:t>r</w:t>
            </w:r>
            <w:r w:rsidR="00206350" w:rsidRPr="00D0108A">
              <w:rPr>
                <w:rStyle w:val="Hyperlink"/>
                <w:noProof/>
              </w:rPr>
              <w:t>ange Method</w:t>
            </w:r>
            <w:r w:rsidR="00206350">
              <w:rPr>
                <w:noProof/>
                <w:webHidden/>
              </w:rPr>
              <w:tab/>
            </w:r>
            <w:r w:rsidR="00206350">
              <w:rPr>
                <w:noProof/>
                <w:webHidden/>
              </w:rPr>
              <w:fldChar w:fldCharType="begin"/>
            </w:r>
            <w:r w:rsidR="00206350">
              <w:rPr>
                <w:noProof/>
                <w:webHidden/>
              </w:rPr>
              <w:instrText xml:space="preserve"> PAGEREF _Toc42023530 \h </w:instrText>
            </w:r>
            <w:r w:rsidR="00206350">
              <w:rPr>
                <w:noProof/>
                <w:webHidden/>
              </w:rPr>
            </w:r>
            <w:r w:rsidR="00206350">
              <w:rPr>
                <w:noProof/>
                <w:webHidden/>
              </w:rPr>
              <w:fldChar w:fldCharType="separate"/>
            </w:r>
            <w:r w:rsidR="001E3424">
              <w:rPr>
                <w:noProof/>
                <w:webHidden/>
              </w:rPr>
              <w:t>9</w:t>
            </w:r>
            <w:r w:rsidR="00206350">
              <w:rPr>
                <w:noProof/>
                <w:webHidden/>
              </w:rPr>
              <w:fldChar w:fldCharType="end"/>
            </w:r>
          </w:hyperlink>
        </w:p>
        <w:p w14:paraId="5CBE4827" w14:textId="2C9D0FA9" w:rsidR="00206350" w:rsidRDefault="00AE20F0">
          <w:pPr>
            <w:pStyle w:val="TOC2"/>
            <w:tabs>
              <w:tab w:val="left" w:pos="880"/>
              <w:tab w:val="right" w:leader="dot" w:pos="9742"/>
            </w:tabs>
            <w:rPr>
              <w:rFonts w:asciiTheme="minorHAnsi" w:eastAsiaTheme="minorEastAsia" w:hAnsiTheme="minorHAnsi"/>
              <w:noProof/>
              <w:lang w:eastAsia="en-AU"/>
            </w:rPr>
          </w:pPr>
          <w:hyperlink w:anchor="_Toc42023531" w:history="1">
            <w:r w:rsidR="00206350" w:rsidRPr="00D0108A">
              <w:rPr>
                <w:rStyle w:val="Hyperlink"/>
                <w:noProof/>
              </w:rPr>
              <w:t>5.2</w:t>
            </w:r>
            <w:r w:rsidR="00206350">
              <w:rPr>
                <w:rFonts w:asciiTheme="minorHAnsi" w:eastAsiaTheme="minorEastAsia" w:hAnsiTheme="minorHAnsi"/>
                <w:noProof/>
                <w:lang w:eastAsia="en-AU"/>
              </w:rPr>
              <w:tab/>
            </w:r>
            <w:r w:rsidR="00206350" w:rsidRPr="00D0108A">
              <w:rPr>
                <w:rStyle w:val="Hyperlink"/>
                <w:noProof/>
              </w:rPr>
              <w:t>The Disk-on-Disk System</w:t>
            </w:r>
            <w:r w:rsidR="00206350">
              <w:rPr>
                <w:noProof/>
                <w:webHidden/>
              </w:rPr>
              <w:tab/>
            </w:r>
            <w:r w:rsidR="00206350">
              <w:rPr>
                <w:noProof/>
                <w:webHidden/>
              </w:rPr>
              <w:fldChar w:fldCharType="begin"/>
            </w:r>
            <w:r w:rsidR="00206350">
              <w:rPr>
                <w:noProof/>
                <w:webHidden/>
              </w:rPr>
              <w:instrText xml:space="preserve"> PAGEREF _Toc42023531 \h </w:instrText>
            </w:r>
            <w:r w:rsidR="00206350">
              <w:rPr>
                <w:noProof/>
                <w:webHidden/>
              </w:rPr>
            </w:r>
            <w:r w:rsidR="00206350">
              <w:rPr>
                <w:noProof/>
                <w:webHidden/>
              </w:rPr>
              <w:fldChar w:fldCharType="separate"/>
            </w:r>
            <w:r w:rsidR="001E3424">
              <w:rPr>
                <w:noProof/>
                <w:webHidden/>
              </w:rPr>
              <w:t>10</w:t>
            </w:r>
            <w:r w:rsidR="00206350">
              <w:rPr>
                <w:noProof/>
                <w:webHidden/>
              </w:rPr>
              <w:fldChar w:fldCharType="end"/>
            </w:r>
          </w:hyperlink>
        </w:p>
        <w:p w14:paraId="0AE2EC85" w14:textId="4A2387BA" w:rsidR="00206350" w:rsidRDefault="00AE20F0">
          <w:pPr>
            <w:pStyle w:val="TOC2"/>
            <w:tabs>
              <w:tab w:val="left" w:pos="880"/>
              <w:tab w:val="right" w:leader="dot" w:pos="9742"/>
            </w:tabs>
            <w:rPr>
              <w:rFonts w:asciiTheme="minorHAnsi" w:eastAsiaTheme="minorEastAsia" w:hAnsiTheme="minorHAnsi"/>
              <w:noProof/>
              <w:lang w:eastAsia="en-AU"/>
            </w:rPr>
          </w:pPr>
          <w:hyperlink w:anchor="_Toc42023532" w:history="1">
            <w:r w:rsidR="00206350" w:rsidRPr="00D0108A">
              <w:rPr>
                <w:rStyle w:val="Hyperlink"/>
                <w:noProof/>
              </w:rPr>
              <w:t>5.3</w:t>
            </w:r>
            <w:r w:rsidR="00206350">
              <w:rPr>
                <w:rFonts w:asciiTheme="minorHAnsi" w:eastAsiaTheme="minorEastAsia" w:hAnsiTheme="minorHAnsi"/>
                <w:noProof/>
                <w:lang w:eastAsia="en-AU"/>
              </w:rPr>
              <w:tab/>
            </w:r>
            <w:r w:rsidR="00206350" w:rsidRPr="00D0108A">
              <w:rPr>
                <w:rStyle w:val="Hyperlink"/>
                <w:noProof/>
              </w:rPr>
              <w:t>Simulation</w:t>
            </w:r>
            <w:r w:rsidR="00206350">
              <w:rPr>
                <w:noProof/>
                <w:webHidden/>
              </w:rPr>
              <w:tab/>
            </w:r>
            <w:r w:rsidR="00206350">
              <w:rPr>
                <w:noProof/>
                <w:webHidden/>
              </w:rPr>
              <w:fldChar w:fldCharType="begin"/>
            </w:r>
            <w:r w:rsidR="00206350">
              <w:rPr>
                <w:noProof/>
                <w:webHidden/>
              </w:rPr>
              <w:instrText xml:space="preserve"> PAGEREF _Toc42023532 \h </w:instrText>
            </w:r>
            <w:r w:rsidR="00206350">
              <w:rPr>
                <w:noProof/>
                <w:webHidden/>
              </w:rPr>
            </w:r>
            <w:r w:rsidR="00206350">
              <w:rPr>
                <w:noProof/>
                <w:webHidden/>
              </w:rPr>
              <w:fldChar w:fldCharType="separate"/>
            </w:r>
            <w:r w:rsidR="001E3424">
              <w:rPr>
                <w:noProof/>
                <w:webHidden/>
              </w:rPr>
              <w:t>13</w:t>
            </w:r>
            <w:r w:rsidR="00206350">
              <w:rPr>
                <w:noProof/>
                <w:webHidden/>
              </w:rPr>
              <w:fldChar w:fldCharType="end"/>
            </w:r>
          </w:hyperlink>
        </w:p>
        <w:p w14:paraId="3E985075" w14:textId="2C4CF492"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33" w:history="1">
            <w:r w:rsidR="00206350" w:rsidRPr="00D0108A">
              <w:rPr>
                <w:rStyle w:val="Hyperlink"/>
                <w:noProof/>
              </w:rPr>
              <w:t>6</w:t>
            </w:r>
            <w:r w:rsidR="00206350">
              <w:rPr>
                <w:rFonts w:asciiTheme="minorHAnsi" w:eastAsiaTheme="minorEastAsia" w:hAnsiTheme="minorHAnsi"/>
                <w:noProof/>
                <w:lang w:eastAsia="en-AU"/>
              </w:rPr>
              <w:tab/>
            </w:r>
            <w:r w:rsidR="00206350" w:rsidRPr="00D0108A">
              <w:rPr>
                <w:rStyle w:val="Hyperlink"/>
                <w:noProof/>
              </w:rPr>
              <w:t>Control</w:t>
            </w:r>
            <w:r w:rsidR="00206350">
              <w:rPr>
                <w:noProof/>
                <w:webHidden/>
              </w:rPr>
              <w:tab/>
            </w:r>
            <w:r w:rsidR="00206350">
              <w:rPr>
                <w:noProof/>
                <w:webHidden/>
              </w:rPr>
              <w:fldChar w:fldCharType="begin"/>
            </w:r>
            <w:r w:rsidR="00206350">
              <w:rPr>
                <w:noProof/>
                <w:webHidden/>
              </w:rPr>
              <w:instrText xml:space="preserve"> PAGEREF _Toc42023533 \h </w:instrText>
            </w:r>
            <w:r w:rsidR="00206350">
              <w:rPr>
                <w:noProof/>
                <w:webHidden/>
              </w:rPr>
            </w:r>
            <w:r w:rsidR="00206350">
              <w:rPr>
                <w:noProof/>
                <w:webHidden/>
              </w:rPr>
              <w:fldChar w:fldCharType="separate"/>
            </w:r>
            <w:r w:rsidR="001E3424">
              <w:rPr>
                <w:noProof/>
                <w:webHidden/>
              </w:rPr>
              <w:t>15</w:t>
            </w:r>
            <w:r w:rsidR="00206350">
              <w:rPr>
                <w:noProof/>
                <w:webHidden/>
              </w:rPr>
              <w:fldChar w:fldCharType="end"/>
            </w:r>
          </w:hyperlink>
        </w:p>
        <w:p w14:paraId="74535D6F" w14:textId="4076AC40" w:rsidR="00206350" w:rsidRDefault="00AE20F0">
          <w:pPr>
            <w:pStyle w:val="TOC2"/>
            <w:tabs>
              <w:tab w:val="left" w:pos="880"/>
              <w:tab w:val="right" w:leader="dot" w:pos="9742"/>
            </w:tabs>
            <w:rPr>
              <w:rFonts w:asciiTheme="minorHAnsi" w:eastAsiaTheme="minorEastAsia" w:hAnsiTheme="minorHAnsi"/>
              <w:noProof/>
              <w:lang w:eastAsia="en-AU"/>
            </w:rPr>
          </w:pPr>
          <w:hyperlink w:anchor="_Toc42023534" w:history="1">
            <w:r w:rsidR="00206350" w:rsidRPr="00D0108A">
              <w:rPr>
                <w:rStyle w:val="Hyperlink"/>
                <w:noProof/>
              </w:rPr>
              <w:t>6.1</w:t>
            </w:r>
            <w:r w:rsidR="00206350">
              <w:rPr>
                <w:rFonts w:asciiTheme="minorHAnsi" w:eastAsiaTheme="minorEastAsia" w:hAnsiTheme="minorHAnsi"/>
                <w:noProof/>
                <w:lang w:eastAsia="en-AU"/>
              </w:rPr>
              <w:tab/>
            </w:r>
            <w:r w:rsidR="00206350" w:rsidRPr="00D0108A">
              <w:rPr>
                <w:rStyle w:val="Hyperlink"/>
                <w:noProof/>
              </w:rPr>
              <w:t>Controller design</w:t>
            </w:r>
            <w:r w:rsidR="00206350">
              <w:rPr>
                <w:noProof/>
                <w:webHidden/>
              </w:rPr>
              <w:tab/>
            </w:r>
            <w:r w:rsidR="00206350">
              <w:rPr>
                <w:noProof/>
                <w:webHidden/>
              </w:rPr>
              <w:fldChar w:fldCharType="begin"/>
            </w:r>
            <w:r w:rsidR="00206350">
              <w:rPr>
                <w:noProof/>
                <w:webHidden/>
              </w:rPr>
              <w:instrText xml:space="preserve"> PAGEREF _Toc42023534 \h </w:instrText>
            </w:r>
            <w:r w:rsidR="00206350">
              <w:rPr>
                <w:noProof/>
                <w:webHidden/>
              </w:rPr>
            </w:r>
            <w:r w:rsidR="00206350">
              <w:rPr>
                <w:noProof/>
                <w:webHidden/>
              </w:rPr>
              <w:fldChar w:fldCharType="separate"/>
            </w:r>
            <w:r w:rsidR="001E3424">
              <w:rPr>
                <w:noProof/>
                <w:webHidden/>
              </w:rPr>
              <w:t>15</w:t>
            </w:r>
            <w:r w:rsidR="00206350">
              <w:rPr>
                <w:noProof/>
                <w:webHidden/>
              </w:rPr>
              <w:fldChar w:fldCharType="end"/>
            </w:r>
          </w:hyperlink>
        </w:p>
        <w:p w14:paraId="3D346FB9" w14:textId="54D300C7" w:rsidR="00206350" w:rsidRDefault="00AE20F0">
          <w:pPr>
            <w:pStyle w:val="TOC2"/>
            <w:tabs>
              <w:tab w:val="left" w:pos="880"/>
              <w:tab w:val="right" w:leader="dot" w:pos="9742"/>
            </w:tabs>
            <w:rPr>
              <w:rFonts w:asciiTheme="minorHAnsi" w:eastAsiaTheme="minorEastAsia" w:hAnsiTheme="minorHAnsi"/>
              <w:noProof/>
              <w:lang w:eastAsia="en-AU"/>
            </w:rPr>
          </w:pPr>
          <w:hyperlink w:anchor="_Toc42023535" w:history="1">
            <w:r w:rsidR="00206350" w:rsidRPr="00D0108A">
              <w:rPr>
                <w:rStyle w:val="Hyperlink"/>
                <w:noProof/>
              </w:rPr>
              <w:t>6.2</w:t>
            </w:r>
            <w:r w:rsidR="00206350">
              <w:rPr>
                <w:rFonts w:asciiTheme="minorHAnsi" w:eastAsiaTheme="minorEastAsia" w:hAnsiTheme="minorHAnsi"/>
                <w:noProof/>
                <w:lang w:eastAsia="en-AU"/>
              </w:rPr>
              <w:tab/>
            </w:r>
            <w:r w:rsidR="00206350" w:rsidRPr="00D0108A">
              <w:rPr>
                <w:rStyle w:val="Hyperlink"/>
                <w:noProof/>
              </w:rPr>
              <w:t>State estimation</w:t>
            </w:r>
            <w:r w:rsidR="00206350">
              <w:rPr>
                <w:noProof/>
                <w:webHidden/>
              </w:rPr>
              <w:tab/>
            </w:r>
            <w:r w:rsidR="00206350">
              <w:rPr>
                <w:noProof/>
                <w:webHidden/>
              </w:rPr>
              <w:fldChar w:fldCharType="begin"/>
            </w:r>
            <w:r w:rsidR="00206350">
              <w:rPr>
                <w:noProof/>
                <w:webHidden/>
              </w:rPr>
              <w:instrText xml:space="preserve"> PAGEREF _Toc42023535 \h </w:instrText>
            </w:r>
            <w:r w:rsidR="00206350">
              <w:rPr>
                <w:noProof/>
                <w:webHidden/>
              </w:rPr>
            </w:r>
            <w:r w:rsidR="00206350">
              <w:rPr>
                <w:noProof/>
                <w:webHidden/>
              </w:rPr>
              <w:fldChar w:fldCharType="separate"/>
            </w:r>
            <w:r w:rsidR="001E3424">
              <w:rPr>
                <w:noProof/>
                <w:webHidden/>
              </w:rPr>
              <w:t>17</w:t>
            </w:r>
            <w:r w:rsidR="00206350">
              <w:rPr>
                <w:noProof/>
                <w:webHidden/>
              </w:rPr>
              <w:fldChar w:fldCharType="end"/>
            </w:r>
          </w:hyperlink>
        </w:p>
        <w:p w14:paraId="1FAEE48D" w14:textId="305DBF2C" w:rsidR="00206350" w:rsidRDefault="00AE20F0">
          <w:pPr>
            <w:pStyle w:val="TOC3"/>
            <w:tabs>
              <w:tab w:val="left" w:pos="1320"/>
              <w:tab w:val="right" w:leader="dot" w:pos="9742"/>
            </w:tabs>
            <w:rPr>
              <w:rFonts w:asciiTheme="minorHAnsi" w:eastAsiaTheme="minorEastAsia" w:hAnsiTheme="minorHAnsi"/>
              <w:noProof/>
              <w:lang w:eastAsia="en-AU"/>
            </w:rPr>
          </w:pPr>
          <w:hyperlink w:anchor="_Toc42023536" w:history="1">
            <w:r w:rsidR="00206350" w:rsidRPr="00D0108A">
              <w:rPr>
                <w:rStyle w:val="Hyperlink"/>
                <w:noProof/>
              </w:rPr>
              <w:t>6.2.1</w:t>
            </w:r>
            <w:r w:rsidR="00206350">
              <w:rPr>
                <w:rFonts w:asciiTheme="minorHAnsi" w:eastAsiaTheme="minorEastAsia" w:hAnsiTheme="minorHAnsi"/>
                <w:noProof/>
                <w:lang w:eastAsia="en-AU"/>
              </w:rPr>
              <w:tab/>
            </w:r>
            <w:r w:rsidR="00206350" w:rsidRPr="00D0108A">
              <w:rPr>
                <w:rStyle w:val="Hyperlink"/>
                <w:noProof/>
              </w:rPr>
              <w:t>Computer Vision</w:t>
            </w:r>
            <w:r w:rsidR="00206350">
              <w:rPr>
                <w:noProof/>
                <w:webHidden/>
              </w:rPr>
              <w:tab/>
            </w:r>
            <w:r w:rsidR="00206350">
              <w:rPr>
                <w:noProof/>
                <w:webHidden/>
              </w:rPr>
              <w:fldChar w:fldCharType="begin"/>
            </w:r>
            <w:r w:rsidR="00206350">
              <w:rPr>
                <w:noProof/>
                <w:webHidden/>
              </w:rPr>
              <w:instrText xml:space="preserve"> PAGEREF _Toc42023536 \h </w:instrText>
            </w:r>
            <w:r w:rsidR="00206350">
              <w:rPr>
                <w:noProof/>
                <w:webHidden/>
              </w:rPr>
            </w:r>
            <w:r w:rsidR="00206350">
              <w:rPr>
                <w:noProof/>
                <w:webHidden/>
              </w:rPr>
              <w:fldChar w:fldCharType="separate"/>
            </w:r>
            <w:r w:rsidR="001E3424">
              <w:rPr>
                <w:noProof/>
                <w:webHidden/>
              </w:rPr>
              <w:t>18</w:t>
            </w:r>
            <w:r w:rsidR="00206350">
              <w:rPr>
                <w:noProof/>
                <w:webHidden/>
              </w:rPr>
              <w:fldChar w:fldCharType="end"/>
            </w:r>
          </w:hyperlink>
        </w:p>
        <w:p w14:paraId="1382AE9F" w14:textId="0092C304" w:rsidR="00206350" w:rsidRDefault="00AE20F0">
          <w:pPr>
            <w:pStyle w:val="TOC3"/>
            <w:tabs>
              <w:tab w:val="left" w:pos="1320"/>
              <w:tab w:val="right" w:leader="dot" w:pos="9742"/>
            </w:tabs>
            <w:rPr>
              <w:rFonts w:asciiTheme="minorHAnsi" w:eastAsiaTheme="minorEastAsia" w:hAnsiTheme="minorHAnsi"/>
              <w:noProof/>
              <w:lang w:eastAsia="en-AU"/>
            </w:rPr>
          </w:pPr>
          <w:hyperlink w:anchor="_Toc42023537" w:history="1">
            <w:r w:rsidR="00206350" w:rsidRPr="00D0108A">
              <w:rPr>
                <w:rStyle w:val="Hyperlink"/>
                <w:noProof/>
              </w:rPr>
              <w:t>6.2.2</w:t>
            </w:r>
            <w:r w:rsidR="00206350">
              <w:rPr>
                <w:rFonts w:asciiTheme="minorHAnsi" w:eastAsiaTheme="minorEastAsia" w:hAnsiTheme="minorHAnsi"/>
                <w:noProof/>
                <w:lang w:eastAsia="en-AU"/>
              </w:rPr>
              <w:tab/>
            </w:r>
            <w:r w:rsidR="00206350" w:rsidRPr="00D0108A">
              <w:rPr>
                <w:rStyle w:val="Hyperlink"/>
                <w:noProof/>
              </w:rPr>
              <w:t>The Kalman Filter</w:t>
            </w:r>
            <w:r w:rsidR="00206350">
              <w:rPr>
                <w:noProof/>
                <w:webHidden/>
              </w:rPr>
              <w:tab/>
            </w:r>
            <w:r w:rsidR="00206350">
              <w:rPr>
                <w:noProof/>
                <w:webHidden/>
              </w:rPr>
              <w:fldChar w:fldCharType="begin"/>
            </w:r>
            <w:r w:rsidR="00206350">
              <w:rPr>
                <w:noProof/>
                <w:webHidden/>
              </w:rPr>
              <w:instrText xml:space="preserve"> PAGEREF _Toc42023537 \h </w:instrText>
            </w:r>
            <w:r w:rsidR="00206350">
              <w:rPr>
                <w:noProof/>
                <w:webHidden/>
              </w:rPr>
            </w:r>
            <w:r w:rsidR="00206350">
              <w:rPr>
                <w:noProof/>
                <w:webHidden/>
              </w:rPr>
              <w:fldChar w:fldCharType="separate"/>
            </w:r>
            <w:r w:rsidR="001E3424">
              <w:rPr>
                <w:noProof/>
                <w:webHidden/>
              </w:rPr>
              <w:t>23</w:t>
            </w:r>
            <w:r w:rsidR="00206350">
              <w:rPr>
                <w:noProof/>
                <w:webHidden/>
              </w:rPr>
              <w:fldChar w:fldCharType="end"/>
            </w:r>
          </w:hyperlink>
        </w:p>
        <w:p w14:paraId="1771C27C" w14:textId="31292286"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38" w:history="1">
            <w:r w:rsidR="00206350" w:rsidRPr="00D0108A">
              <w:rPr>
                <w:rStyle w:val="Hyperlink"/>
                <w:noProof/>
              </w:rPr>
              <w:t>7</w:t>
            </w:r>
            <w:r w:rsidR="00206350">
              <w:rPr>
                <w:rFonts w:asciiTheme="minorHAnsi" w:eastAsiaTheme="minorEastAsia" w:hAnsiTheme="minorHAnsi"/>
                <w:noProof/>
                <w:lang w:eastAsia="en-AU"/>
              </w:rPr>
              <w:tab/>
            </w:r>
            <w:r w:rsidR="00206350" w:rsidRPr="00D0108A">
              <w:rPr>
                <w:rStyle w:val="Hyperlink"/>
                <w:noProof/>
              </w:rPr>
              <w:t>Experiment Apparatus Design</w:t>
            </w:r>
            <w:r w:rsidR="00206350">
              <w:rPr>
                <w:noProof/>
                <w:webHidden/>
              </w:rPr>
              <w:tab/>
            </w:r>
            <w:r w:rsidR="00206350">
              <w:rPr>
                <w:noProof/>
                <w:webHidden/>
              </w:rPr>
              <w:fldChar w:fldCharType="begin"/>
            </w:r>
            <w:r w:rsidR="00206350">
              <w:rPr>
                <w:noProof/>
                <w:webHidden/>
              </w:rPr>
              <w:instrText xml:space="preserve"> PAGEREF _Toc42023538 \h </w:instrText>
            </w:r>
            <w:r w:rsidR="00206350">
              <w:rPr>
                <w:noProof/>
                <w:webHidden/>
              </w:rPr>
            </w:r>
            <w:r w:rsidR="00206350">
              <w:rPr>
                <w:noProof/>
                <w:webHidden/>
              </w:rPr>
              <w:fldChar w:fldCharType="separate"/>
            </w:r>
            <w:r w:rsidR="001E3424">
              <w:rPr>
                <w:noProof/>
                <w:webHidden/>
              </w:rPr>
              <w:t>27</w:t>
            </w:r>
            <w:r w:rsidR="00206350">
              <w:rPr>
                <w:noProof/>
                <w:webHidden/>
              </w:rPr>
              <w:fldChar w:fldCharType="end"/>
            </w:r>
          </w:hyperlink>
        </w:p>
        <w:p w14:paraId="023ED5C9" w14:textId="2F39D345" w:rsidR="00206350" w:rsidRDefault="00AE20F0">
          <w:pPr>
            <w:pStyle w:val="TOC1"/>
            <w:tabs>
              <w:tab w:val="left" w:pos="440"/>
              <w:tab w:val="right" w:leader="dot" w:pos="9742"/>
            </w:tabs>
            <w:rPr>
              <w:rFonts w:asciiTheme="minorHAnsi" w:eastAsiaTheme="minorEastAsia" w:hAnsiTheme="minorHAnsi"/>
              <w:noProof/>
              <w:lang w:eastAsia="en-AU"/>
            </w:rPr>
          </w:pPr>
          <w:hyperlink w:anchor="_Toc42023539" w:history="1">
            <w:r w:rsidR="00206350" w:rsidRPr="00D0108A">
              <w:rPr>
                <w:rStyle w:val="Hyperlink"/>
                <w:noProof/>
              </w:rPr>
              <w:t>8</w:t>
            </w:r>
            <w:r w:rsidR="00206350">
              <w:rPr>
                <w:rFonts w:asciiTheme="minorHAnsi" w:eastAsiaTheme="minorEastAsia" w:hAnsiTheme="minorHAnsi"/>
                <w:noProof/>
                <w:lang w:eastAsia="en-AU"/>
              </w:rPr>
              <w:tab/>
            </w:r>
            <w:r w:rsidR="00206350" w:rsidRPr="00D0108A">
              <w:rPr>
                <w:rStyle w:val="Hyperlink"/>
                <w:noProof/>
              </w:rPr>
              <w:t>References</w:t>
            </w:r>
            <w:r w:rsidR="00206350">
              <w:rPr>
                <w:noProof/>
                <w:webHidden/>
              </w:rPr>
              <w:tab/>
            </w:r>
            <w:r w:rsidR="00206350">
              <w:rPr>
                <w:noProof/>
                <w:webHidden/>
              </w:rPr>
              <w:fldChar w:fldCharType="begin"/>
            </w:r>
            <w:r w:rsidR="00206350">
              <w:rPr>
                <w:noProof/>
                <w:webHidden/>
              </w:rPr>
              <w:instrText xml:space="preserve"> PAGEREF _Toc42023539 \h </w:instrText>
            </w:r>
            <w:r w:rsidR="00206350">
              <w:rPr>
                <w:noProof/>
                <w:webHidden/>
              </w:rPr>
            </w:r>
            <w:r w:rsidR="00206350">
              <w:rPr>
                <w:noProof/>
                <w:webHidden/>
              </w:rPr>
              <w:fldChar w:fldCharType="separate"/>
            </w:r>
            <w:r w:rsidR="001E3424">
              <w:rPr>
                <w:noProof/>
                <w:webHidden/>
              </w:rPr>
              <w:t>32</w:t>
            </w:r>
            <w:r w:rsidR="00206350">
              <w:rPr>
                <w:noProof/>
                <w:webHidden/>
              </w:rPr>
              <w:fldChar w:fldCharType="end"/>
            </w:r>
          </w:hyperlink>
        </w:p>
        <w:p w14:paraId="3F9C1F1D" w14:textId="136CFD9A" w:rsidR="00206350" w:rsidRDefault="00AE20F0">
          <w:pPr>
            <w:pStyle w:val="TOC1"/>
            <w:tabs>
              <w:tab w:val="right" w:leader="dot" w:pos="9742"/>
            </w:tabs>
            <w:rPr>
              <w:rFonts w:asciiTheme="minorHAnsi" w:eastAsiaTheme="minorEastAsia" w:hAnsiTheme="minorHAnsi"/>
              <w:noProof/>
              <w:lang w:eastAsia="en-AU"/>
            </w:rPr>
          </w:pPr>
          <w:hyperlink w:anchor="_Toc42023540" w:history="1">
            <w:r w:rsidR="00206350" w:rsidRPr="00D0108A">
              <w:rPr>
                <w:rStyle w:val="Hyperlink"/>
                <w:noProof/>
              </w:rPr>
              <w:t>Appendix A – Time Log Graphic</w:t>
            </w:r>
            <w:r w:rsidR="00206350">
              <w:rPr>
                <w:noProof/>
                <w:webHidden/>
              </w:rPr>
              <w:tab/>
            </w:r>
            <w:r w:rsidR="00206350">
              <w:rPr>
                <w:noProof/>
                <w:webHidden/>
              </w:rPr>
              <w:fldChar w:fldCharType="begin"/>
            </w:r>
            <w:r w:rsidR="00206350">
              <w:rPr>
                <w:noProof/>
                <w:webHidden/>
              </w:rPr>
              <w:instrText xml:space="preserve"> PAGEREF _Toc42023540 \h </w:instrText>
            </w:r>
            <w:r w:rsidR="00206350">
              <w:rPr>
                <w:noProof/>
                <w:webHidden/>
              </w:rPr>
            </w:r>
            <w:r w:rsidR="00206350">
              <w:rPr>
                <w:noProof/>
                <w:webHidden/>
              </w:rPr>
              <w:fldChar w:fldCharType="separate"/>
            </w:r>
            <w:r w:rsidR="001E3424">
              <w:rPr>
                <w:noProof/>
                <w:webHidden/>
              </w:rPr>
              <w:t>33</w:t>
            </w:r>
            <w:r w:rsidR="00206350">
              <w:rPr>
                <w:noProof/>
                <w:webHidden/>
              </w:rPr>
              <w:fldChar w:fldCharType="end"/>
            </w:r>
          </w:hyperlink>
        </w:p>
        <w:p w14:paraId="061E65A8" w14:textId="636283FC" w:rsidR="0021496D" w:rsidRDefault="0021496D" w:rsidP="0021496D">
          <w:pPr>
            <w:rPr>
              <w:b/>
              <w:bCs/>
              <w:noProof/>
            </w:rPr>
          </w:pPr>
          <w:r>
            <w:rPr>
              <w:b/>
              <w:bCs/>
              <w:noProof/>
            </w:rPr>
            <w:fldChar w:fldCharType="end"/>
          </w:r>
        </w:p>
      </w:sdtContent>
    </w:sdt>
    <w:p w14:paraId="2401DAF9" w14:textId="3180F13D" w:rsidR="008A442C" w:rsidRDefault="008A442C">
      <w:pPr>
        <w:spacing w:line="259" w:lineRule="auto"/>
        <w:jc w:val="left"/>
      </w:pPr>
      <w:r>
        <w:br w:type="page"/>
      </w:r>
    </w:p>
    <w:p w14:paraId="61E31968" w14:textId="2DF04A63" w:rsidR="008A442C" w:rsidRDefault="008A442C" w:rsidP="008A442C">
      <w:pPr>
        <w:pStyle w:val="Heading1"/>
      </w:pPr>
      <w:bookmarkStart w:id="2" w:name="_Toc42023526"/>
      <w:r>
        <w:lastRenderedPageBreak/>
        <w:t>List of Figures</w:t>
      </w:r>
      <w:bookmarkEnd w:id="2"/>
    </w:p>
    <w:p w14:paraId="6E97E964" w14:textId="013B79A4" w:rsidR="007E70D7" w:rsidRDefault="008A442C">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42019121" w:history="1">
        <w:r w:rsidR="007E70D7" w:rsidRPr="009E1D8A">
          <w:rPr>
            <w:rStyle w:val="Hyperlink"/>
            <w:noProof/>
          </w:rPr>
          <w:t>Figure 1. The disk-on-disk system.</w:t>
        </w:r>
        <w:r w:rsidR="007E70D7">
          <w:rPr>
            <w:noProof/>
            <w:webHidden/>
          </w:rPr>
          <w:tab/>
        </w:r>
        <w:r w:rsidR="007E70D7">
          <w:rPr>
            <w:noProof/>
            <w:webHidden/>
          </w:rPr>
          <w:fldChar w:fldCharType="begin"/>
        </w:r>
        <w:r w:rsidR="007E70D7">
          <w:rPr>
            <w:noProof/>
            <w:webHidden/>
          </w:rPr>
          <w:instrText xml:space="preserve"> PAGEREF _Toc42019121 \h </w:instrText>
        </w:r>
        <w:r w:rsidR="007E70D7">
          <w:rPr>
            <w:noProof/>
            <w:webHidden/>
          </w:rPr>
        </w:r>
        <w:r w:rsidR="007E70D7">
          <w:rPr>
            <w:noProof/>
            <w:webHidden/>
          </w:rPr>
          <w:fldChar w:fldCharType="separate"/>
        </w:r>
        <w:r w:rsidR="001E3424">
          <w:rPr>
            <w:noProof/>
            <w:webHidden/>
          </w:rPr>
          <w:t>7</w:t>
        </w:r>
        <w:r w:rsidR="007E70D7">
          <w:rPr>
            <w:noProof/>
            <w:webHidden/>
          </w:rPr>
          <w:fldChar w:fldCharType="end"/>
        </w:r>
      </w:hyperlink>
    </w:p>
    <w:p w14:paraId="54E184FB" w14:textId="2547CC7D" w:rsidR="007E70D7" w:rsidRDefault="00AE20F0">
      <w:pPr>
        <w:pStyle w:val="TableofFigures"/>
        <w:tabs>
          <w:tab w:val="right" w:leader="dot" w:pos="9742"/>
        </w:tabs>
        <w:rPr>
          <w:rFonts w:asciiTheme="minorHAnsi" w:eastAsiaTheme="minorEastAsia" w:hAnsiTheme="minorHAnsi"/>
          <w:noProof/>
          <w:lang w:eastAsia="en-AU"/>
        </w:rPr>
      </w:pPr>
      <w:hyperlink w:anchor="_Toc42019122" w:history="1">
        <w:r w:rsidR="007E70D7" w:rsidRPr="009E1D8A">
          <w:rPr>
            <w:rStyle w:val="Hyperlink"/>
            <w:noProof/>
          </w:rPr>
          <w:t>Figure 2. Layout of ideal DoD system.</w:t>
        </w:r>
        <w:r w:rsidR="007E70D7">
          <w:rPr>
            <w:noProof/>
            <w:webHidden/>
          </w:rPr>
          <w:tab/>
        </w:r>
        <w:r w:rsidR="007E70D7">
          <w:rPr>
            <w:noProof/>
            <w:webHidden/>
          </w:rPr>
          <w:fldChar w:fldCharType="begin"/>
        </w:r>
        <w:r w:rsidR="007E70D7">
          <w:rPr>
            <w:noProof/>
            <w:webHidden/>
          </w:rPr>
          <w:instrText xml:space="preserve"> PAGEREF _Toc42019122 \h </w:instrText>
        </w:r>
        <w:r w:rsidR="007E70D7">
          <w:rPr>
            <w:noProof/>
            <w:webHidden/>
          </w:rPr>
        </w:r>
        <w:r w:rsidR="007E70D7">
          <w:rPr>
            <w:noProof/>
            <w:webHidden/>
          </w:rPr>
          <w:fldChar w:fldCharType="separate"/>
        </w:r>
        <w:r w:rsidR="001E3424">
          <w:rPr>
            <w:noProof/>
            <w:webHidden/>
          </w:rPr>
          <w:t>11</w:t>
        </w:r>
        <w:r w:rsidR="007E70D7">
          <w:rPr>
            <w:noProof/>
            <w:webHidden/>
          </w:rPr>
          <w:fldChar w:fldCharType="end"/>
        </w:r>
      </w:hyperlink>
    </w:p>
    <w:p w14:paraId="6AB78180" w14:textId="1CD48206" w:rsidR="007E70D7" w:rsidRDefault="00AE20F0">
      <w:pPr>
        <w:pStyle w:val="TableofFigures"/>
        <w:tabs>
          <w:tab w:val="right" w:leader="dot" w:pos="9742"/>
        </w:tabs>
        <w:rPr>
          <w:rFonts w:asciiTheme="minorHAnsi" w:eastAsiaTheme="minorEastAsia" w:hAnsiTheme="minorHAnsi"/>
          <w:noProof/>
          <w:lang w:eastAsia="en-AU"/>
        </w:rPr>
      </w:pPr>
      <w:hyperlink w:anchor="_Toc42019123" w:history="1">
        <w:r w:rsidR="007E70D7" w:rsidRPr="009E1D8A">
          <w:rPr>
            <w:rStyle w:val="Hyperlink"/>
            <w:noProof/>
          </w:rPr>
          <w:t>Figure 3. Layout of Simulink model.</w:t>
        </w:r>
        <w:r w:rsidR="007E70D7">
          <w:rPr>
            <w:noProof/>
            <w:webHidden/>
          </w:rPr>
          <w:tab/>
        </w:r>
        <w:r w:rsidR="007E70D7">
          <w:rPr>
            <w:noProof/>
            <w:webHidden/>
          </w:rPr>
          <w:fldChar w:fldCharType="begin"/>
        </w:r>
        <w:r w:rsidR="007E70D7">
          <w:rPr>
            <w:noProof/>
            <w:webHidden/>
          </w:rPr>
          <w:instrText xml:space="preserve"> PAGEREF _Toc42019123 \h </w:instrText>
        </w:r>
        <w:r w:rsidR="007E70D7">
          <w:rPr>
            <w:noProof/>
            <w:webHidden/>
          </w:rPr>
        </w:r>
        <w:r w:rsidR="007E70D7">
          <w:rPr>
            <w:noProof/>
            <w:webHidden/>
          </w:rPr>
          <w:fldChar w:fldCharType="separate"/>
        </w:r>
        <w:r w:rsidR="001E3424">
          <w:rPr>
            <w:noProof/>
            <w:webHidden/>
          </w:rPr>
          <w:t>14</w:t>
        </w:r>
        <w:r w:rsidR="007E70D7">
          <w:rPr>
            <w:noProof/>
            <w:webHidden/>
          </w:rPr>
          <w:fldChar w:fldCharType="end"/>
        </w:r>
      </w:hyperlink>
    </w:p>
    <w:p w14:paraId="1CEFF00E" w14:textId="7C2FDCB4" w:rsidR="007E70D7" w:rsidRDefault="00AE20F0">
      <w:pPr>
        <w:pStyle w:val="TableofFigures"/>
        <w:tabs>
          <w:tab w:val="right" w:leader="dot" w:pos="9742"/>
        </w:tabs>
        <w:rPr>
          <w:rFonts w:asciiTheme="minorHAnsi" w:eastAsiaTheme="minorEastAsia" w:hAnsiTheme="minorHAnsi"/>
          <w:noProof/>
          <w:lang w:eastAsia="en-AU"/>
        </w:rPr>
      </w:pPr>
      <w:hyperlink w:anchor="_Toc42019124" w:history="1">
        <w:r w:rsidR="007E70D7" w:rsidRPr="009E1D8A">
          <w:rPr>
            <w:rStyle w:val="Hyperlink"/>
            <w:noProof/>
          </w:rPr>
          <w:t>Figure 4. Plots of hand and object angle and angular velocity.</w:t>
        </w:r>
        <w:r w:rsidR="007E70D7">
          <w:rPr>
            <w:noProof/>
            <w:webHidden/>
          </w:rPr>
          <w:tab/>
        </w:r>
        <w:r w:rsidR="007E70D7">
          <w:rPr>
            <w:noProof/>
            <w:webHidden/>
          </w:rPr>
          <w:fldChar w:fldCharType="begin"/>
        </w:r>
        <w:r w:rsidR="007E70D7">
          <w:rPr>
            <w:noProof/>
            <w:webHidden/>
          </w:rPr>
          <w:instrText xml:space="preserve"> PAGEREF _Toc42019124 \h </w:instrText>
        </w:r>
        <w:r w:rsidR="007E70D7">
          <w:rPr>
            <w:noProof/>
            <w:webHidden/>
          </w:rPr>
        </w:r>
        <w:r w:rsidR="007E70D7">
          <w:rPr>
            <w:noProof/>
            <w:webHidden/>
          </w:rPr>
          <w:fldChar w:fldCharType="separate"/>
        </w:r>
        <w:r w:rsidR="001E3424">
          <w:rPr>
            <w:noProof/>
            <w:webHidden/>
          </w:rPr>
          <w:t>14</w:t>
        </w:r>
        <w:r w:rsidR="007E70D7">
          <w:rPr>
            <w:noProof/>
            <w:webHidden/>
          </w:rPr>
          <w:fldChar w:fldCharType="end"/>
        </w:r>
      </w:hyperlink>
    </w:p>
    <w:p w14:paraId="3BD919C9" w14:textId="623FEE4E" w:rsidR="007E70D7" w:rsidRDefault="00AE20F0">
      <w:pPr>
        <w:pStyle w:val="TableofFigures"/>
        <w:tabs>
          <w:tab w:val="right" w:leader="dot" w:pos="9742"/>
        </w:tabs>
        <w:rPr>
          <w:rFonts w:asciiTheme="minorHAnsi" w:eastAsiaTheme="minorEastAsia" w:hAnsiTheme="minorHAnsi"/>
          <w:noProof/>
          <w:lang w:eastAsia="en-AU"/>
        </w:rPr>
      </w:pPr>
      <w:hyperlink w:anchor="_Toc42019125" w:history="1">
        <w:r w:rsidR="007E70D7" w:rsidRPr="009E1D8A">
          <w:rPr>
            <w:rStyle w:val="Hyperlink"/>
            <w:noProof/>
          </w:rPr>
          <w:t>Figure 5. Linear-Quadratic with Reference Feedforward control structure [6].</w:t>
        </w:r>
        <w:r w:rsidR="007E70D7">
          <w:rPr>
            <w:noProof/>
            <w:webHidden/>
          </w:rPr>
          <w:tab/>
        </w:r>
        <w:r w:rsidR="007E70D7">
          <w:rPr>
            <w:noProof/>
            <w:webHidden/>
          </w:rPr>
          <w:fldChar w:fldCharType="begin"/>
        </w:r>
        <w:r w:rsidR="007E70D7">
          <w:rPr>
            <w:noProof/>
            <w:webHidden/>
          </w:rPr>
          <w:instrText xml:space="preserve"> PAGEREF _Toc42019125 \h </w:instrText>
        </w:r>
        <w:r w:rsidR="007E70D7">
          <w:rPr>
            <w:noProof/>
            <w:webHidden/>
          </w:rPr>
        </w:r>
        <w:r w:rsidR="007E70D7">
          <w:rPr>
            <w:noProof/>
            <w:webHidden/>
          </w:rPr>
          <w:fldChar w:fldCharType="separate"/>
        </w:r>
        <w:r w:rsidR="001E3424">
          <w:rPr>
            <w:noProof/>
            <w:webHidden/>
          </w:rPr>
          <w:t>17</w:t>
        </w:r>
        <w:r w:rsidR="007E70D7">
          <w:rPr>
            <w:noProof/>
            <w:webHidden/>
          </w:rPr>
          <w:fldChar w:fldCharType="end"/>
        </w:r>
      </w:hyperlink>
    </w:p>
    <w:p w14:paraId="12BEFF8D" w14:textId="0588F4AA" w:rsidR="007E70D7" w:rsidRDefault="00AE20F0">
      <w:pPr>
        <w:pStyle w:val="TableofFigures"/>
        <w:tabs>
          <w:tab w:val="right" w:leader="dot" w:pos="9742"/>
        </w:tabs>
        <w:rPr>
          <w:rFonts w:asciiTheme="minorHAnsi" w:eastAsiaTheme="minorEastAsia" w:hAnsiTheme="minorHAnsi"/>
          <w:noProof/>
          <w:lang w:eastAsia="en-AU"/>
        </w:rPr>
      </w:pPr>
      <w:hyperlink w:anchor="_Toc42019126" w:history="1">
        <w:r w:rsidR="007E70D7" w:rsidRPr="009E1D8A">
          <w:rPr>
            <w:rStyle w:val="Hyperlink"/>
            <w:noProof/>
          </w:rPr>
          <w:t>Figure 6. Checkerboard pattern used for camera calibration.</w:t>
        </w:r>
        <w:r w:rsidR="007E70D7">
          <w:rPr>
            <w:noProof/>
            <w:webHidden/>
          </w:rPr>
          <w:tab/>
        </w:r>
        <w:r w:rsidR="007E70D7">
          <w:rPr>
            <w:noProof/>
            <w:webHidden/>
          </w:rPr>
          <w:fldChar w:fldCharType="begin"/>
        </w:r>
        <w:r w:rsidR="007E70D7">
          <w:rPr>
            <w:noProof/>
            <w:webHidden/>
          </w:rPr>
          <w:instrText xml:space="preserve"> PAGEREF _Toc42019126 \h </w:instrText>
        </w:r>
        <w:r w:rsidR="007E70D7">
          <w:rPr>
            <w:noProof/>
            <w:webHidden/>
          </w:rPr>
        </w:r>
        <w:r w:rsidR="007E70D7">
          <w:rPr>
            <w:noProof/>
            <w:webHidden/>
          </w:rPr>
          <w:fldChar w:fldCharType="separate"/>
        </w:r>
        <w:r w:rsidR="001E3424">
          <w:rPr>
            <w:noProof/>
            <w:webHidden/>
          </w:rPr>
          <w:t>18</w:t>
        </w:r>
        <w:r w:rsidR="007E70D7">
          <w:rPr>
            <w:noProof/>
            <w:webHidden/>
          </w:rPr>
          <w:fldChar w:fldCharType="end"/>
        </w:r>
      </w:hyperlink>
    </w:p>
    <w:p w14:paraId="445E7B4C" w14:textId="2179318D" w:rsidR="007E70D7" w:rsidRDefault="00AE20F0">
      <w:pPr>
        <w:pStyle w:val="TableofFigures"/>
        <w:tabs>
          <w:tab w:val="right" w:leader="dot" w:pos="9742"/>
        </w:tabs>
        <w:rPr>
          <w:rFonts w:asciiTheme="minorHAnsi" w:eastAsiaTheme="minorEastAsia" w:hAnsiTheme="minorHAnsi"/>
          <w:noProof/>
          <w:lang w:eastAsia="en-AU"/>
        </w:rPr>
      </w:pPr>
      <w:hyperlink w:anchor="_Toc42019127" w:history="1">
        <w:r w:rsidR="007E70D7" w:rsidRPr="009E1D8A">
          <w:rPr>
            <w:rStyle w:val="Hyperlink"/>
            <w:noProof/>
          </w:rPr>
          <w:t>Figure 7. The original distorted image (left) and the undistorted image after estimation of camera parameters (right).</w:t>
        </w:r>
        <w:r w:rsidR="007E70D7">
          <w:rPr>
            <w:noProof/>
            <w:webHidden/>
          </w:rPr>
          <w:tab/>
        </w:r>
        <w:r w:rsidR="007E70D7">
          <w:rPr>
            <w:noProof/>
            <w:webHidden/>
          </w:rPr>
          <w:fldChar w:fldCharType="begin"/>
        </w:r>
        <w:r w:rsidR="007E70D7">
          <w:rPr>
            <w:noProof/>
            <w:webHidden/>
          </w:rPr>
          <w:instrText xml:space="preserve"> PAGEREF _Toc42019127 \h </w:instrText>
        </w:r>
        <w:r w:rsidR="007E70D7">
          <w:rPr>
            <w:noProof/>
            <w:webHidden/>
          </w:rPr>
        </w:r>
        <w:r w:rsidR="007E70D7">
          <w:rPr>
            <w:noProof/>
            <w:webHidden/>
          </w:rPr>
          <w:fldChar w:fldCharType="separate"/>
        </w:r>
        <w:r w:rsidR="001E3424">
          <w:rPr>
            <w:noProof/>
            <w:webHidden/>
          </w:rPr>
          <w:t>19</w:t>
        </w:r>
        <w:r w:rsidR="007E70D7">
          <w:rPr>
            <w:noProof/>
            <w:webHidden/>
          </w:rPr>
          <w:fldChar w:fldCharType="end"/>
        </w:r>
      </w:hyperlink>
    </w:p>
    <w:p w14:paraId="77ACD97D" w14:textId="4F1E0097" w:rsidR="007E70D7" w:rsidRDefault="00AE20F0">
      <w:pPr>
        <w:pStyle w:val="TableofFigures"/>
        <w:tabs>
          <w:tab w:val="right" w:leader="dot" w:pos="9742"/>
        </w:tabs>
        <w:rPr>
          <w:rFonts w:asciiTheme="minorHAnsi" w:eastAsiaTheme="minorEastAsia" w:hAnsiTheme="minorHAnsi"/>
          <w:noProof/>
          <w:lang w:eastAsia="en-AU"/>
        </w:rPr>
      </w:pPr>
      <w:hyperlink w:anchor="_Toc42019128" w:history="1">
        <w:r w:rsidR="007E70D7" w:rsidRPr="009E1D8A">
          <w:rPr>
            <w:rStyle w:val="Hyperlink"/>
            <w:noProof/>
          </w:rPr>
          <w:t>Figure 8. Reprojection error for each image in the calibration set.</w:t>
        </w:r>
        <w:r w:rsidR="007E70D7">
          <w:rPr>
            <w:noProof/>
            <w:webHidden/>
          </w:rPr>
          <w:tab/>
        </w:r>
        <w:r w:rsidR="007E70D7">
          <w:rPr>
            <w:noProof/>
            <w:webHidden/>
          </w:rPr>
          <w:fldChar w:fldCharType="begin"/>
        </w:r>
        <w:r w:rsidR="007E70D7">
          <w:rPr>
            <w:noProof/>
            <w:webHidden/>
          </w:rPr>
          <w:instrText xml:space="preserve"> PAGEREF _Toc42019128 \h </w:instrText>
        </w:r>
        <w:r w:rsidR="007E70D7">
          <w:rPr>
            <w:noProof/>
            <w:webHidden/>
          </w:rPr>
        </w:r>
        <w:r w:rsidR="007E70D7">
          <w:rPr>
            <w:noProof/>
            <w:webHidden/>
          </w:rPr>
          <w:fldChar w:fldCharType="separate"/>
        </w:r>
        <w:r w:rsidR="001E3424">
          <w:rPr>
            <w:noProof/>
            <w:webHidden/>
          </w:rPr>
          <w:t>20</w:t>
        </w:r>
        <w:r w:rsidR="007E70D7">
          <w:rPr>
            <w:noProof/>
            <w:webHidden/>
          </w:rPr>
          <w:fldChar w:fldCharType="end"/>
        </w:r>
      </w:hyperlink>
    </w:p>
    <w:p w14:paraId="3D208A2B" w14:textId="02837002" w:rsidR="007E70D7" w:rsidRDefault="00AE20F0">
      <w:pPr>
        <w:pStyle w:val="TableofFigures"/>
        <w:tabs>
          <w:tab w:val="right" w:leader="dot" w:pos="9742"/>
        </w:tabs>
        <w:rPr>
          <w:rFonts w:asciiTheme="minorHAnsi" w:eastAsiaTheme="minorEastAsia" w:hAnsiTheme="minorHAnsi"/>
          <w:noProof/>
          <w:lang w:eastAsia="en-AU"/>
        </w:rPr>
      </w:pPr>
      <w:hyperlink w:anchor="_Toc42019129" w:history="1">
        <w:r w:rsidR="007E70D7" w:rsidRPr="009E1D8A">
          <w:rPr>
            <w:rStyle w:val="Hyperlink"/>
            <w:noProof/>
          </w:rPr>
          <w:t>Figure 9. HSV version of test image.</w:t>
        </w:r>
        <w:r w:rsidR="007E70D7">
          <w:rPr>
            <w:noProof/>
            <w:webHidden/>
          </w:rPr>
          <w:tab/>
        </w:r>
        <w:r w:rsidR="007E70D7">
          <w:rPr>
            <w:noProof/>
            <w:webHidden/>
          </w:rPr>
          <w:fldChar w:fldCharType="begin"/>
        </w:r>
        <w:r w:rsidR="007E70D7">
          <w:rPr>
            <w:noProof/>
            <w:webHidden/>
          </w:rPr>
          <w:instrText xml:space="preserve"> PAGEREF _Toc42019129 \h </w:instrText>
        </w:r>
        <w:r w:rsidR="007E70D7">
          <w:rPr>
            <w:noProof/>
            <w:webHidden/>
          </w:rPr>
        </w:r>
        <w:r w:rsidR="007E70D7">
          <w:rPr>
            <w:noProof/>
            <w:webHidden/>
          </w:rPr>
          <w:fldChar w:fldCharType="separate"/>
        </w:r>
        <w:r w:rsidR="001E3424">
          <w:rPr>
            <w:noProof/>
            <w:webHidden/>
          </w:rPr>
          <w:t>21</w:t>
        </w:r>
        <w:r w:rsidR="007E70D7">
          <w:rPr>
            <w:noProof/>
            <w:webHidden/>
          </w:rPr>
          <w:fldChar w:fldCharType="end"/>
        </w:r>
      </w:hyperlink>
    </w:p>
    <w:p w14:paraId="246173E8" w14:textId="707403C5" w:rsidR="007E70D7" w:rsidRDefault="00AE20F0">
      <w:pPr>
        <w:pStyle w:val="TableofFigures"/>
        <w:tabs>
          <w:tab w:val="right" w:leader="dot" w:pos="9742"/>
        </w:tabs>
        <w:rPr>
          <w:rFonts w:asciiTheme="minorHAnsi" w:eastAsiaTheme="minorEastAsia" w:hAnsiTheme="minorHAnsi"/>
          <w:noProof/>
          <w:lang w:eastAsia="en-AU"/>
        </w:rPr>
      </w:pPr>
      <w:hyperlink w:anchor="_Toc42019130" w:history="1">
        <w:r w:rsidR="007E70D7" w:rsidRPr="009E1D8A">
          <w:rPr>
            <w:rStyle w:val="Hyperlink"/>
            <w:noProof/>
          </w:rPr>
          <w:t>Figure 10. Segmented circles (inverted colours).</w:t>
        </w:r>
        <w:r w:rsidR="007E70D7">
          <w:rPr>
            <w:noProof/>
            <w:webHidden/>
          </w:rPr>
          <w:tab/>
        </w:r>
        <w:r w:rsidR="007E70D7">
          <w:rPr>
            <w:noProof/>
            <w:webHidden/>
          </w:rPr>
          <w:fldChar w:fldCharType="begin"/>
        </w:r>
        <w:r w:rsidR="007E70D7">
          <w:rPr>
            <w:noProof/>
            <w:webHidden/>
          </w:rPr>
          <w:instrText xml:space="preserve"> PAGEREF _Toc42019130 \h </w:instrText>
        </w:r>
        <w:r w:rsidR="007E70D7">
          <w:rPr>
            <w:noProof/>
            <w:webHidden/>
          </w:rPr>
        </w:r>
        <w:r w:rsidR="007E70D7">
          <w:rPr>
            <w:noProof/>
            <w:webHidden/>
          </w:rPr>
          <w:fldChar w:fldCharType="separate"/>
        </w:r>
        <w:r w:rsidR="001E3424">
          <w:rPr>
            <w:noProof/>
            <w:webHidden/>
          </w:rPr>
          <w:t>21</w:t>
        </w:r>
        <w:r w:rsidR="007E70D7">
          <w:rPr>
            <w:noProof/>
            <w:webHidden/>
          </w:rPr>
          <w:fldChar w:fldCharType="end"/>
        </w:r>
      </w:hyperlink>
    </w:p>
    <w:p w14:paraId="49A84E6B" w14:textId="7388B6D6" w:rsidR="007E70D7" w:rsidRDefault="00AE20F0">
      <w:pPr>
        <w:pStyle w:val="TableofFigures"/>
        <w:tabs>
          <w:tab w:val="right" w:leader="dot" w:pos="9742"/>
        </w:tabs>
        <w:rPr>
          <w:rFonts w:asciiTheme="minorHAnsi" w:eastAsiaTheme="minorEastAsia" w:hAnsiTheme="minorHAnsi"/>
          <w:noProof/>
          <w:lang w:eastAsia="en-AU"/>
        </w:rPr>
      </w:pPr>
      <w:hyperlink w:anchor="_Toc42019131" w:history="1">
        <w:r w:rsidR="007E70D7" w:rsidRPr="009E1D8A">
          <w:rPr>
            <w:rStyle w:val="Hyperlink"/>
            <w:noProof/>
          </w:rPr>
          <w:t>Figure 11. Result of feature recognition using saturation thresholding.</w:t>
        </w:r>
        <w:r w:rsidR="007E70D7">
          <w:rPr>
            <w:noProof/>
            <w:webHidden/>
          </w:rPr>
          <w:tab/>
        </w:r>
        <w:r w:rsidR="007E70D7">
          <w:rPr>
            <w:noProof/>
            <w:webHidden/>
          </w:rPr>
          <w:fldChar w:fldCharType="begin"/>
        </w:r>
        <w:r w:rsidR="007E70D7">
          <w:rPr>
            <w:noProof/>
            <w:webHidden/>
          </w:rPr>
          <w:instrText xml:space="preserve"> PAGEREF _Toc42019131 \h </w:instrText>
        </w:r>
        <w:r w:rsidR="007E70D7">
          <w:rPr>
            <w:noProof/>
            <w:webHidden/>
          </w:rPr>
        </w:r>
        <w:r w:rsidR="007E70D7">
          <w:rPr>
            <w:noProof/>
            <w:webHidden/>
          </w:rPr>
          <w:fldChar w:fldCharType="separate"/>
        </w:r>
        <w:r w:rsidR="001E3424">
          <w:rPr>
            <w:noProof/>
            <w:webHidden/>
          </w:rPr>
          <w:t>22</w:t>
        </w:r>
        <w:r w:rsidR="007E70D7">
          <w:rPr>
            <w:noProof/>
            <w:webHidden/>
          </w:rPr>
          <w:fldChar w:fldCharType="end"/>
        </w:r>
      </w:hyperlink>
    </w:p>
    <w:p w14:paraId="58D52F1E" w14:textId="18301B15" w:rsidR="007E70D7" w:rsidRDefault="00AE20F0">
      <w:pPr>
        <w:pStyle w:val="TableofFigures"/>
        <w:tabs>
          <w:tab w:val="right" w:leader="dot" w:pos="9742"/>
        </w:tabs>
        <w:rPr>
          <w:rFonts w:asciiTheme="minorHAnsi" w:eastAsiaTheme="minorEastAsia" w:hAnsiTheme="minorHAnsi"/>
          <w:noProof/>
          <w:lang w:eastAsia="en-AU"/>
        </w:rPr>
      </w:pPr>
      <w:hyperlink w:anchor="_Toc42019132" w:history="1">
        <w:r w:rsidR="007E70D7" w:rsidRPr="009E1D8A">
          <w:rPr>
            <w:rStyle w:val="Hyperlink"/>
            <w:noProof/>
          </w:rPr>
          <w:t>Figure 12. General assembly of experiment apparatus.</w:t>
        </w:r>
        <w:r w:rsidR="007E70D7">
          <w:rPr>
            <w:noProof/>
            <w:webHidden/>
          </w:rPr>
          <w:tab/>
        </w:r>
        <w:r w:rsidR="007E70D7">
          <w:rPr>
            <w:noProof/>
            <w:webHidden/>
          </w:rPr>
          <w:fldChar w:fldCharType="begin"/>
        </w:r>
        <w:r w:rsidR="007E70D7">
          <w:rPr>
            <w:noProof/>
            <w:webHidden/>
          </w:rPr>
          <w:instrText xml:space="preserve"> PAGEREF _Toc42019132 \h </w:instrText>
        </w:r>
        <w:r w:rsidR="007E70D7">
          <w:rPr>
            <w:noProof/>
            <w:webHidden/>
          </w:rPr>
        </w:r>
        <w:r w:rsidR="007E70D7">
          <w:rPr>
            <w:noProof/>
            <w:webHidden/>
          </w:rPr>
          <w:fldChar w:fldCharType="separate"/>
        </w:r>
        <w:r w:rsidR="001E3424">
          <w:rPr>
            <w:noProof/>
            <w:webHidden/>
          </w:rPr>
          <w:t>28</w:t>
        </w:r>
        <w:r w:rsidR="007E70D7">
          <w:rPr>
            <w:noProof/>
            <w:webHidden/>
          </w:rPr>
          <w:fldChar w:fldCharType="end"/>
        </w:r>
      </w:hyperlink>
    </w:p>
    <w:p w14:paraId="057D8059" w14:textId="72BF6E54" w:rsidR="007E70D7" w:rsidRDefault="00AE20F0">
      <w:pPr>
        <w:pStyle w:val="TableofFigures"/>
        <w:tabs>
          <w:tab w:val="right" w:leader="dot" w:pos="9742"/>
        </w:tabs>
        <w:rPr>
          <w:rFonts w:asciiTheme="minorHAnsi" w:eastAsiaTheme="minorEastAsia" w:hAnsiTheme="minorHAnsi"/>
          <w:noProof/>
          <w:lang w:eastAsia="en-AU"/>
        </w:rPr>
      </w:pPr>
      <w:hyperlink w:anchor="_Toc42019133" w:history="1">
        <w:r w:rsidR="007E70D7" w:rsidRPr="009E1D8A">
          <w:rPr>
            <w:rStyle w:val="Hyperlink"/>
            <w:noProof/>
          </w:rPr>
          <w:t>Figure 13. Angle, angular velocity and demanded torque plots for applied control law.</w:t>
        </w:r>
        <w:r w:rsidR="007E70D7">
          <w:rPr>
            <w:noProof/>
            <w:webHidden/>
          </w:rPr>
          <w:tab/>
        </w:r>
        <w:r w:rsidR="007E70D7">
          <w:rPr>
            <w:noProof/>
            <w:webHidden/>
          </w:rPr>
          <w:fldChar w:fldCharType="begin"/>
        </w:r>
        <w:r w:rsidR="007E70D7">
          <w:rPr>
            <w:noProof/>
            <w:webHidden/>
          </w:rPr>
          <w:instrText xml:space="preserve"> PAGEREF _Toc42019133 \h </w:instrText>
        </w:r>
        <w:r w:rsidR="007E70D7">
          <w:rPr>
            <w:noProof/>
            <w:webHidden/>
          </w:rPr>
        </w:r>
        <w:r w:rsidR="007E70D7">
          <w:rPr>
            <w:noProof/>
            <w:webHidden/>
          </w:rPr>
          <w:fldChar w:fldCharType="separate"/>
        </w:r>
        <w:r w:rsidR="001E3424">
          <w:rPr>
            <w:noProof/>
            <w:webHidden/>
          </w:rPr>
          <w:t>29</w:t>
        </w:r>
        <w:r w:rsidR="007E70D7">
          <w:rPr>
            <w:noProof/>
            <w:webHidden/>
          </w:rPr>
          <w:fldChar w:fldCharType="end"/>
        </w:r>
      </w:hyperlink>
    </w:p>
    <w:p w14:paraId="3AB17FC5" w14:textId="3CD9B06C" w:rsidR="007E70D7" w:rsidRDefault="00AE20F0">
      <w:pPr>
        <w:pStyle w:val="TableofFigures"/>
        <w:tabs>
          <w:tab w:val="right" w:leader="dot" w:pos="9742"/>
        </w:tabs>
        <w:rPr>
          <w:rFonts w:asciiTheme="minorHAnsi" w:eastAsiaTheme="minorEastAsia" w:hAnsiTheme="minorHAnsi"/>
          <w:noProof/>
          <w:lang w:eastAsia="en-AU"/>
        </w:rPr>
      </w:pPr>
      <w:hyperlink w:anchor="_Toc42019134" w:history="1">
        <w:r w:rsidR="007E70D7" w:rsidRPr="009E1D8A">
          <w:rPr>
            <w:rStyle w:val="Hyperlink"/>
            <w:noProof/>
          </w:rPr>
          <w:t>Figure 14. Breakdown of time spent.</w:t>
        </w:r>
        <w:r w:rsidR="007E70D7">
          <w:rPr>
            <w:noProof/>
            <w:webHidden/>
          </w:rPr>
          <w:tab/>
        </w:r>
        <w:r w:rsidR="007E70D7">
          <w:rPr>
            <w:noProof/>
            <w:webHidden/>
          </w:rPr>
          <w:fldChar w:fldCharType="begin"/>
        </w:r>
        <w:r w:rsidR="007E70D7">
          <w:rPr>
            <w:noProof/>
            <w:webHidden/>
          </w:rPr>
          <w:instrText xml:space="preserve"> PAGEREF _Toc42019134 \h </w:instrText>
        </w:r>
        <w:r w:rsidR="007E70D7">
          <w:rPr>
            <w:noProof/>
            <w:webHidden/>
          </w:rPr>
        </w:r>
        <w:r w:rsidR="007E70D7">
          <w:rPr>
            <w:noProof/>
            <w:webHidden/>
          </w:rPr>
          <w:fldChar w:fldCharType="separate"/>
        </w:r>
        <w:r w:rsidR="001E3424">
          <w:rPr>
            <w:noProof/>
            <w:webHidden/>
          </w:rPr>
          <w:t>33</w:t>
        </w:r>
        <w:r w:rsidR="007E70D7">
          <w:rPr>
            <w:noProof/>
            <w:webHidden/>
          </w:rPr>
          <w:fldChar w:fldCharType="end"/>
        </w:r>
      </w:hyperlink>
    </w:p>
    <w:p w14:paraId="3AB391C8" w14:textId="467F6D33" w:rsidR="00E00971" w:rsidRDefault="008A442C" w:rsidP="00BA1806">
      <w:r>
        <w:fldChar w:fldCharType="end"/>
      </w:r>
    </w:p>
    <w:p w14:paraId="54F78854" w14:textId="77777777" w:rsidR="00E00971" w:rsidRDefault="00E00971" w:rsidP="00BA1806">
      <w:pPr>
        <w:jc w:val="left"/>
      </w:pPr>
      <w:r>
        <w:br w:type="page"/>
      </w:r>
    </w:p>
    <w:p w14:paraId="3735E23F" w14:textId="2F65FFB8" w:rsidR="00E00971" w:rsidRDefault="00E00971" w:rsidP="00BA1806">
      <w:pPr>
        <w:pStyle w:val="Heading1"/>
      </w:pPr>
      <w:bookmarkStart w:id="3" w:name="_Toc42023527"/>
      <w:r>
        <w:lastRenderedPageBreak/>
        <w:t>Introduction</w:t>
      </w:r>
      <w:bookmarkEnd w:id="3"/>
    </w:p>
    <w:p w14:paraId="35018C58" w14:textId="77777777" w:rsidR="00581D11" w:rsidRDefault="00581D11" w:rsidP="00581D1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1771CB96" w14:textId="77777777" w:rsidR="00581D11" w:rsidRDefault="00581D11" w:rsidP="00581D11">
      <w:r>
        <w:t>The goal of the DoD system is to control the position of the top disk. In this case the desired position is the upright balancing position. There is no limitation currently in place for the position of the bottom disk.</w:t>
      </w:r>
    </w:p>
    <w:p w14:paraId="039BF524" w14:textId="04CE7552" w:rsidR="00581D11" w:rsidRDefault="00581D11" w:rsidP="00581D11">
      <w:r>
        <w:t>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w:t>
      </w:r>
      <w:r w:rsidR="00DF0C5E">
        <w:t xml:space="preserve"> Non-prehensile manipulations </w:t>
      </w:r>
      <w:r w:rsidR="00B15F2C">
        <w:t xml:space="preserve">are common for </w:t>
      </w:r>
      <w:r w:rsidR="00AA5527">
        <w:t>humans</w:t>
      </w:r>
      <w:r w:rsidR="00B15F2C">
        <w:t xml:space="preserve">, who will happily push or throw an object to change its position, as they are able to monitor the process visually and adjust movements accordingly. Replicating such movements on a mechatronic system is far more complicated. Complex state estimation must occur for the, usually, nonlinear system alongside high frequency control. </w:t>
      </w:r>
    </w:p>
    <w:p w14:paraId="74DDA778" w14:textId="2975C5FD" w:rsidR="00B15F2C" w:rsidRDefault="00B15F2C" w:rsidP="00581D11">
      <w:r>
        <w:t>The DoD system presents a system that requires a specific type of non-prehensile manipulation: rolling. Rolling is generally more complex than a push</w:t>
      </w:r>
      <w:r w:rsidR="00C77DA6">
        <w:t xml:space="preserve">ing or grasping motion due to the nonlinearity of the motion. The DoD system is further broken down </w:t>
      </w:r>
      <w:r w:rsidR="00AA5527">
        <w:t xml:space="preserve">to </w:t>
      </w:r>
      <w:r w:rsidR="00C77DA6">
        <w:t>exclude movement in the axial direction, isolating the rolling movement as the only form. Control of this system presents unique insights into understanding non-prehensile motion in the general sense.</w:t>
      </w:r>
    </w:p>
    <w:p w14:paraId="6B51940D" w14:textId="022CE323" w:rsidR="001B7287" w:rsidRDefault="00C77DA6" w:rsidP="001B7287">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1E3424">
        <w:t xml:space="preserve">Figure </w:t>
      </w:r>
      <w:r w:rsidR="001E3424">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w:t>
      </w:r>
      <w:r w:rsidR="00F002EE">
        <w:t>his process can aid in the understanding of the general non-prehensile control problem.</w:t>
      </w:r>
    </w:p>
    <w:p w14:paraId="176AE42D" w14:textId="44C8EDA4" w:rsidR="00C77DA6" w:rsidRDefault="00C77DA6" w:rsidP="001B7287">
      <w:pPr>
        <w:jc w:val="center"/>
      </w:pPr>
      <w:r>
        <w:rPr>
          <w:noProof/>
        </w:rPr>
        <w:lastRenderedPageBreak/>
        <w:drawing>
          <wp:inline distT="0" distB="0" distL="0" distR="0" wp14:anchorId="6283A297" wp14:editId="09E1697D">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382BBAD4" w14:textId="02BB35DC" w:rsidR="00945852" w:rsidRDefault="00C77DA6" w:rsidP="00C77DA6">
      <w:pPr>
        <w:pStyle w:val="Caption"/>
        <w:jc w:val="center"/>
        <w:rPr>
          <w:noProof/>
        </w:rPr>
      </w:pPr>
      <w:bookmarkStart w:id="4" w:name="_Ref42001699"/>
      <w:bookmarkStart w:id="5" w:name="_Toc42019121"/>
      <w:r>
        <w:t xml:space="preserve">Figure </w:t>
      </w:r>
      <w:r w:rsidR="00AE20F0">
        <w:fldChar w:fldCharType="begin"/>
      </w:r>
      <w:r w:rsidR="00AE20F0">
        <w:instrText xml:space="preserve"> SEQ Figure \* ARABIC </w:instrText>
      </w:r>
      <w:r w:rsidR="00AE20F0">
        <w:fldChar w:fldCharType="separate"/>
      </w:r>
      <w:r w:rsidR="001E3424">
        <w:rPr>
          <w:noProof/>
        </w:rPr>
        <w:t>1</w:t>
      </w:r>
      <w:r w:rsidR="00AE20F0">
        <w:rPr>
          <w:noProof/>
        </w:rPr>
        <w:fldChar w:fldCharType="end"/>
      </w:r>
      <w:bookmarkEnd w:id="4"/>
      <w:r>
        <w:t>. The disk-on-disk system.</w:t>
      </w:r>
      <w:bookmarkEnd w:id="5"/>
    </w:p>
    <w:p w14:paraId="233807CF" w14:textId="77777777" w:rsidR="003E556E" w:rsidRPr="00945852" w:rsidRDefault="003E556E" w:rsidP="00570E4A"/>
    <w:p w14:paraId="73B42BB8" w14:textId="77777777" w:rsidR="00E00971" w:rsidRDefault="00E00971" w:rsidP="00BA1806">
      <w:pPr>
        <w:jc w:val="left"/>
      </w:pPr>
      <w:r>
        <w:br w:type="page"/>
      </w:r>
    </w:p>
    <w:p w14:paraId="678DA33E" w14:textId="353ACF8C" w:rsidR="00A81A95" w:rsidRDefault="00A81A95" w:rsidP="00BA1806">
      <w:pPr>
        <w:pStyle w:val="Heading1"/>
      </w:pPr>
      <w:bookmarkStart w:id="6" w:name="_Toc42023528"/>
      <w:r>
        <w:lastRenderedPageBreak/>
        <w:t>Literature Review</w:t>
      </w:r>
      <w:bookmarkEnd w:id="6"/>
    </w:p>
    <w:p w14:paraId="3C84BCDB" w14:textId="4D321294" w:rsidR="00A81A95" w:rsidRDefault="001B7287" w:rsidP="00A81A95">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1]&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1]</w:t>
      </w:r>
      <w:r>
        <w:fldChar w:fldCharType="end"/>
      </w:r>
      <w:r>
        <w:t xml:space="preserve"> investigates the control of a DoD system in the same configuration, where control is achieved through passivity-based methods. Control of the object position and velocity is achieved,</w:t>
      </w:r>
      <w:r w:rsidR="00E03657">
        <w:t xml:space="preserve">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14FF8E9C" w14:textId="3DC7294D" w:rsidR="00E03657" w:rsidRDefault="00E03657" w:rsidP="00A81A95">
      <w:r>
        <w:t xml:space="preserve">In </w:t>
      </w:r>
      <w:r>
        <w:fldChar w:fldCharType="begin"/>
      </w:r>
      <w:r>
        <w:instrText xml:space="preserve"> ADDIN EN.CITE &lt;EndNote&gt;&lt;Cite&gt;&lt;Author&gt;Ryu&lt;/Author&gt;&lt;Year&gt;2013&lt;/Year&gt;&lt;RecNum&gt;15&lt;/RecNum&gt;&lt;DisplayText&gt;[2]&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2]</w:t>
      </w:r>
      <w:r>
        <w:fldChar w:fldCharType="end"/>
      </w:r>
      <w:r>
        <w:t xml:space="preserve"> the same DoD system is modelled and controlled, both in simulation and experiments. The modelling process expresses the model using the Euler-Lagrange equations, but characterises the movements in terms of arc lengths. </w:t>
      </w:r>
      <w:r w:rsidR="009B581D">
        <w:t>Control is achieved with state feedback. Again, the measurement frequency</w:t>
      </w:r>
      <w:r w:rsidR="00AA5527">
        <w:t xml:space="preserve"> of 800Hz</w:t>
      </w:r>
      <w:r w:rsidR="009B581D">
        <w:t xml:space="preserve"> far exceeds the 30Hz </w:t>
      </w:r>
      <w:r w:rsidR="00AA5527">
        <w:t xml:space="preserve">used </w:t>
      </w:r>
      <w:r w:rsidR="009B581D">
        <w:t>in this report</w:t>
      </w:r>
      <w:r w:rsidR="00AA5527">
        <w:t>.</w:t>
      </w:r>
    </w:p>
    <w:p w14:paraId="064D40E6" w14:textId="0CD2CF3F" w:rsidR="009B581D" w:rsidRDefault="009B581D" w:rsidP="00A81A95">
      <w:r>
        <w:t xml:space="preserve">These papers show that control of the DoD system is achievable through a range of other methods than the one presented in this report. </w:t>
      </w:r>
    </w:p>
    <w:p w14:paraId="01EC6BB0" w14:textId="65EBDE2E" w:rsidR="00A81A95" w:rsidRDefault="00A81A95" w:rsidP="00A81A95"/>
    <w:p w14:paraId="24B7811A" w14:textId="29FCC895" w:rsidR="00A81A95" w:rsidRDefault="00A81A95" w:rsidP="00A81A95"/>
    <w:p w14:paraId="61A7B359" w14:textId="654D6BD7" w:rsidR="00F91817" w:rsidRDefault="00F91817" w:rsidP="00A81A95"/>
    <w:p w14:paraId="662EF98F" w14:textId="3328D6B7" w:rsidR="00F91817" w:rsidRDefault="00F91817" w:rsidP="00A81A95"/>
    <w:p w14:paraId="40C1F64F" w14:textId="6C1307A4" w:rsidR="00F91817" w:rsidRDefault="00F91817" w:rsidP="00A81A95"/>
    <w:p w14:paraId="311921B4" w14:textId="77777777" w:rsidR="00F91817" w:rsidRDefault="00F91817"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7" w:name="_Ref41909631"/>
      <w:bookmarkStart w:id="8" w:name="_Ref41909642"/>
      <w:bookmarkStart w:id="9" w:name="_Toc42023529"/>
      <w:r>
        <w:lastRenderedPageBreak/>
        <w:t>Modelling and Simulation</w:t>
      </w:r>
      <w:bookmarkEnd w:id="7"/>
      <w:bookmarkEnd w:id="8"/>
      <w:bookmarkEnd w:id="9"/>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r w:rsidR="008040E0">
        <w:t>particular</w:t>
      </w:r>
      <w:r>
        <w:t xml:space="preserve"> output</w:t>
      </w:r>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5766E490"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 xml:space="preserve">The kinematics of the </w:t>
      </w:r>
      <w:r w:rsidR="00AA5527">
        <w:t>DoD system</w:t>
      </w:r>
      <w:r w:rsidR="00945852">
        <w:t xml:space="preserve"> is adequately captured through use of the Euler-Lagrange modelling method.</w:t>
      </w:r>
    </w:p>
    <w:p w14:paraId="4586D6A6" w14:textId="118CF364" w:rsidR="00A81A95" w:rsidRDefault="00945852" w:rsidP="00945852">
      <w:pPr>
        <w:pStyle w:val="Heading2"/>
      </w:pPr>
      <w:bookmarkStart w:id="10" w:name="_Toc42023530"/>
      <w:r>
        <w:t>Euler-Lagrange Method</w:t>
      </w:r>
      <w:bookmarkEnd w:id="10"/>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be considered to be energy storin</w:t>
      </w:r>
      <w:r w:rsidR="008040E0">
        <w:t>g</w:t>
      </w:r>
      <w:r>
        <w:t>.</w:t>
      </w:r>
    </w:p>
    <w:p w14:paraId="5B8D3ECB" w14:textId="0000DC7E"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E03657">
        <w:instrText xml:space="preserve"> ADDIN EN.CITE &lt;EndNote&gt;&lt;Cite&gt;&lt;Author&gt;Fairclough&lt;/Author&gt;&lt;Year&gt;2019&lt;/Year&gt;&lt;RecNum&gt;1&lt;/RecNum&gt;&lt;DisplayText&gt;[3]&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E03657">
        <w:rPr>
          <w:noProof/>
        </w:rPr>
        <w:t>[3]</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11" w:name="NumberRef7055475116"/>
        <w:tc>
          <w:tcPr>
            <w:tcW w:w="720" w:type="dxa"/>
            <w:shd w:val="clear" w:color="auto" w:fill="auto"/>
            <w:vAlign w:val="center"/>
          </w:tcPr>
          <w:p w14:paraId="37B04F0B" w14:textId="055FC744"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w:instrText>
            </w:r>
            <w:r w:rsidR="00AE20F0">
              <w:rPr>
                <w:noProof/>
              </w:rPr>
              <w:fldChar w:fldCharType="end"/>
            </w:r>
            <w:r>
              <w:instrText>)</w:instrText>
            </w:r>
            <w:r>
              <w:fldChar w:fldCharType="end"/>
            </w:r>
            <w:bookmarkEnd w:id="11"/>
          </w:p>
        </w:tc>
      </w:tr>
    </w:tbl>
    <w:p w14:paraId="0A371EF8" w14:textId="2162D5F2" w:rsidR="007E70D7"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is column vector of position coordinates. The kinetic co-energy can be factored into quadratic form</w:t>
      </w:r>
      <w:r w:rsidR="007E70D7">
        <w:rPr>
          <w:rFonts w:eastAsiaTheme="minorEastAsia"/>
          <w:iCs/>
        </w:rPr>
        <w:t xml:space="preserve">, </w:t>
      </w:r>
      <w:r w:rsidR="007E70D7" w:rsidRPr="007E70D7">
        <w:rPr>
          <w:rFonts w:eastAsiaTheme="minorEastAsia"/>
          <w:iCs/>
        </w:rPr>
        <w:fldChar w:fldCharType="begin"/>
      </w:r>
      <w:r w:rsidR="007E70D7" w:rsidRPr="007E70D7">
        <w:rPr>
          <w:rFonts w:eastAsiaTheme="minorEastAsia"/>
          <w:iCs/>
        </w:rPr>
        <w:instrText xml:space="preserve"> REF NumberRef4140326977 \h </w:instrText>
      </w:r>
      <w:r w:rsidR="007E70D7">
        <w:rPr>
          <w:rFonts w:eastAsiaTheme="minorEastAsia"/>
          <w:iCs/>
        </w:rPr>
        <w:instrText xml:space="preserve"> \* MERGEFORMAT </w:instrText>
      </w:r>
      <w:r w:rsidR="007E70D7" w:rsidRPr="007E70D7">
        <w:rPr>
          <w:rFonts w:eastAsiaTheme="minorEastAsia"/>
          <w:iCs/>
        </w:rPr>
      </w:r>
      <w:r w:rsidR="007E70D7" w:rsidRPr="007E70D7">
        <w:rPr>
          <w:rFonts w:eastAsiaTheme="minorEastAsia"/>
          <w:iCs/>
        </w:rPr>
        <w:fldChar w:fldCharType="separate"/>
      </w:r>
      <w:r w:rsidR="001E3424" w:rsidRPr="001E3424">
        <w:rPr>
          <w:rFonts w:eastAsiaTheme="minorEastAsia"/>
          <w:iCs/>
        </w:rPr>
        <w:t>(2)</w:t>
      </w:r>
      <w:r w:rsidR="007E70D7" w:rsidRPr="007E70D7">
        <w:rPr>
          <w:rFonts w:eastAsiaTheme="minorEastAsia"/>
          <w:iCs/>
        </w:rPr>
        <w:fldChar w:fldCharType="end"/>
      </w:r>
      <w:r w:rsidR="007E70D7">
        <w:rPr>
          <w:rFonts w:eastAsiaTheme="minorEastAsia"/>
          <w:iCs/>
        </w:rPr>
        <w:t>,</w:t>
      </w:r>
      <w:r>
        <w:rPr>
          <w:rFonts w:eastAsiaTheme="minorEastAsia"/>
          <w:iCs/>
        </w:rPr>
        <w:t xml:space="preserve">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E03657">
        <w:rPr>
          <w:rFonts w:eastAsiaTheme="minorEastAsia"/>
          <w:iCs/>
        </w:rPr>
        <w:instrText xml:space="preserve"> ADDIN EN.CITE &lt;EndNote&gt;&lt;Cite&gt;&lt;Author&gt;Perez&lt;/Author&gt;&lt;Year&gt;2013&lt;/Year&gt;&lt;RecNum&gt;8&lt;/RecNum&gt;&lt;DisplayText&gt;[4]&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E03657">
        <w:rPr>
          <w:rFonts w:eastAsiaTheme="minorEastAsia"/>
          <w:iCs/>
          <w:noProof/>
        </w:rPr>
        <w:t>[4]</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AE20F0"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2" w:name="NumberRef5334240198"/>
        <w:bookmarkStart w:id="13" w:name="NumberRef4140326977"/>
        <w:tc>
          <w:tcPr>
            <w:tcW w:w="720" w:type="dxa"/>
            <w:shd w:val="clear" w:color="auto" w:fill="auto"/>
            <w:vAlign w:val="center"/>
          </w:tcPr>
          <w:p w14:paraId="21223F85" w14:textId="5EDBB2F2"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w:instrText>
            </w:r>
            <w:r w:rsidR="00AE20F0">
              <w:rPr>
                <w:noProof/>
              </w:rPr>
              <w:fldChar w:fldCharType="end"/>
            </w:r>
            <w:r>
              <w:instrText>)</w:instrText>
            </w:r>
            <w:r>
              <w:fldChar w:fldCharType="end"/>
            </w:r>
            <w:bookmarkEnd w:id="12"/>
            <w:bookmarkEnd w:id="13"/>
          </w:p>
        </w:tc>
      </w:tr>
    </w:tbl>
    <w:p w14:paraId="03234053" w14:textId="7BA6DA4D" w:rsidR="0097016F" w:rsidRPr="0097016F" w:rsidRDefault="007E70D7" w:rsidP="00945852">
      <w:r>
        <w:rPr>
          <w:rFonts w:eastAsiaTheme="minorEastAsia"/>
          <w:bCs/>
        </w:rPr>
        <w:t>W</w:t>
      </w:r>
      <w:r w:rsidR="003049BD">
        <w:rPr>
          <w:rFonts w:eastAsiaTheme="minorEastAsia"/>
          <w:bCs/>
        </w:rPr>
        <w:t>here</w:t>
      </w:r>
      <w:r w:rsidR="003049BD">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4" w:name="NumberRef5795186162"/>
        <w:tc>
          <w:tcPr>
            <w:tcW w:w="720" w:type="dxa"/>
            <w:shd w:val="clear" w:color="auto" w:fill="auto"/>
            <w:vAlign w:val="center"/>
          </w:tcPr>
          <w:p w14:paraId="1DEFCF40" w14:textId="3C65E665"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w:instrText>
            </w:r>
            <w:r w:rsidR="00AE20F0">
              <w:rPr>
                <w:noProof/>
              </w:rPr>
              <w:fldChar w:fldCharType="end"/>
            </w:r>
            <w:r>
              <w:instrText>)</w:instrText>
            </w:r>
            <w:r>
              <w:fldChar w:fldCharType="end"/>
            </w:r>
            <w:bookmarkEnd w:id="14"/>
          </w:p>
        </w:tc>
      </w:tr>
    </w:tbl>
    <w:p w14:paraId="36B00F10" w14:textId="3981698B" w:rsidR="003049BD" w:rsidRPr="0097016F" w:rsidRDefault="007E70D7" w:rsidP="003049BD">
      <w:r>
        <w:rPr>
          <w:rFonts w:eastAsiaTheme="minorEastAsia"/>
          <w:bCs/>
        </w:rPr>
        <w:t>W</w:t>
      </w:r>
      <w:r w:rsidR="003049BD">
        <w:rPr>
          <w:rFonts w:eastAsiaTheme="minorEastAsia"/>
          <w:bCs/>
        </w:rPr>
        <w:t>here</w:t>
      </w:r>
      <w:r w:rsidR="003049BD">
        <w:rPr>
          <w:rFonts w:eastAsiaTheme="minorEastAsia"/>
          <w:b/>
        </w:rPr>
        <w:t xml:space="preserve"> </w:t>
      </w:r>
      <m:oMath>
        <m:r>
          <m:rPr>
            <m:sty m:val="b"/>
          </m:rPr>
          <w:rPr>
            <w:rFonts w:ascii="Cambria Math" w:hAnsi="Cambria Math" w:cs="CMU Serif"/>
          </w:rPr>
          <m:t>D</m:t>
        </m:r>
      </m:oMath>
      <w:r w:rsidR="003049BD">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AE20F0"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5" w:name="NumberRef2895624638"/>
        <w:tc>
          <w:tcPr>
            <w:tcW w:w="720" w:type="dxa"/>
            <w:shd w:val="clear" w:color="auto" w:fill="auto"/>
            <w:vAlign w:val="center"/>
          </w:tcPr>
          <w:p w14:paraId="225CC8C1" w14:textId="69AA40CE"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w:instrText>
            </w:r>
            <w:r w:rsidR="00AE20F0">
              <w:rPr>
                <w:noProof/>
              </w:rPr>
              <w:fldChar w:fldCharType="end"/>
            </w:r>
            <w:r>
              <w:instrText>)</w:instrText>
            </w:r>
            <w:r>
              <w:fldChar w:fldCharType="end"/>
            </w:r>
            <w:bookmarkEnd w:id="15"/>
          </w:p>
        </w:tc>
      </w:tr>
    </w:tbl>
    <w:p w14:paraId="1F6D4FDE" w14:textId="58958428" w:rsidR="00A81A95" w:rsidRDefault="007B014F" w:rsidP="00A81A95">
      <w:r>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1E3424">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1E3424">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1E3424">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1E3424">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AE20F0"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55BD009B"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5</w:instrText>
            </w:r>
            <w:r w:rsidR="00AE20F0">
              <w:rPr>
                <w:noProof/>
              </w:rPr>
              <w:fldChar w:fldCharType="end"/>
            </w:r>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649D1E2A"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6</w:instrText>
            </w:r>
            <w:r w:rsidR="00AE20F0">
              <w:rPr>
                <w:noProof/>
              </w:rPr>
              <w:fldChar w:fldCharType="end"/>
            </w:r>
            <w:r>
              <w:instrText>)</w:instrText>
            </w:r>
            <w:r>
              <w:fldChar w:fldCharType="end"/>
            </w:r>
          </w:p>
        </w:tc>
      </w:tr>
    </w:tbl>
    <w:p w14:paraId="41938750" w14:textId="61755645" w:rsidR="007B014F" w:rsidRPr="007B014F" w:rsidRDefault="00AE20F0"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06D13726"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w:instrText>
            </w:r>
            <w:r w:rsidR="00AE20F0">
              <w:instrText xml:space="preserve">ORMAT </w:instrText>
            </w:r>
            <w:r w:rsidR="00AE20F0">
              <w:fldChar w:fldCharType="separate"/>
            </w:r>
            <w:r w:rsidR="001E3424">
              <w:rPr>
                <w:noProof/>
              </w:rPr>
              <w:instrText>7</w:instrText>
            </w:r>
            <w:r w:rsidR="00AE20F0">
              <w:rPr>
                <w:noProof/>
              </w:rPr>
              <w:fldChar w:fldCharType="end"/>
            </w:r>
            <w:r>
              <w:instrText>)</w:instrText>
            </w:r>
            <w:r>
              <w:fldChar w:fldCharType="end"/>
            </w:r>
          </w:p>
        </w:tc>
      </w:tr>
    </w:tbl>
    <w:p w14:paraId="67BC8DBF" w14:textId="04643EAD" w:rsidR="00DC7361" w:rsidRDefault="00DC7361" w:rsidP="00DC7361">
      <w:r>
        <w:t xml:space="preserve">A model of this form for the DoD system is developed in </w:t>
      </w:r>
      <w:r w:rsidR="007E70D7">
        <w:t xml:space="preserve">section </w:t>
      </w:r>
      <w:r>
        <w:fldChar w:fldCharType="begin"/>
      </w:r>
      <w:r>
        <w:instrText xml:space="preserve"> REF _Ref40724855 \r \h </w:instrText>
      </w:r>
      <w:r>
        <w:fldChar w:fldCharType="separate"/>
      </w:r>
      <w:r w:rsidR="001E3424">
        <w:t>5.2</w:t>
      </w:r>
      <w:r>
        <w:fldChar w:fldCharType="end"/>
      </w:r>
      <w:r>
        <w:t>.</w:t>
      </w:r>
    </w:p>
    <w:p w14:paraId="44E63C2A" w14:textId="79B9CB63" w:rsidR="007B014F" w:rsidRDefault="00DC7361" w:rsidP="00DC7361">
      <w:pPr>
        <w:pStyle w:val="Heading2"/>
      </w:pPr>
      <w:bookmarkStart w:id="16" w:name="_Ref40724855"/>
      <w:bookmarkStart w:id="17" w:name="_Toc42023531"/>
      <w:r>
        <w:t>The Disk-on-Disk System</w:t>
      </w:r>
      <w:bookmarkEnd w:id="16"/>
      <w:bookmarkEnd w:id="17"/>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lastRenderedPageBreak/>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3A00DB94"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1E3424">
        <w:t xml:space="preserve">Figure </w:t>
      </w:r>
      <w:r w:rsidR="001E3424">
        <w:rPr>
          <w:noProof/>
        </w:rPr>
        <w:t>2</w:t>
      </w:r>
      <w:r w:rsidR="00DB55B6">
        <w:fldChar w:fldCharType="end"/>
      </w:r>
      <w:r w:rsidR="00DB55B6">
        <w:t xml:space="preserve"> shows the layout of the DoD system.</w:t>
      </w:r>
    </w:p>
    <w:p w14:paraId="3108757E" w14:textId="212A6B9C" w:rsidR="00DB55B6" w:rsidRDefault="00DF0C5E" w:rsidP="00DB55B6">
      <w:pPr>
        <w:keepNext/>
        <w:jc w:val="center"/>
      </w:pPr>
      <w:r w:rsidRPr="00DF0C5E">
        <w:rPr>
          <w:noProof/>
        </w:rPr>
        <mc:AlternateContent>
          <mc:Choice Requires="wpg">
            <w:drawing>
              <wp:inline distT="0" distB="0" distL="0" distR="0" wp14:anchorId="736F15D6" wp14:editId="7E242811">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33775696"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04417F3A"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FBA9987"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14A0B87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74D29B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4EA671F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627034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059CFB2A"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725C29FC"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54C39D6F"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6F7B92F3"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2C15622"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7E1238E1"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736F15D6" id="Group 28" o:spid="_x0000_s1029"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33775696"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04417F3A"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FBA9987"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14A0B87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74D29B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4EA671F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627034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59CFB2A"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725C29FC"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54C39D6F"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6F7B92F3" w14:textId="77777777" w:rsidR="00E9363F" w:rsidRDefault="00AE20F0"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2C15622"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7E1238E1"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27F1E374" w14:textId="100937CC" w:rsidR="00DB55B6" w:rsidRDefault="00DB55B6" w:rsidP="00DB55B6">
      <w:pPr>
        <w:pStyle w:val="Caption"/>
        <w:jc w:val="center"/>
      </w:pPr>
      <w:bookmarkStart w:id="18" w:name="_Ref40725758"/>
      <w:bookmarkStart w:id="19" w:name="_Toc42019122"/>
      <w:r>
        <w:t xml:space="preserve">Figure </w:t>
      </w:r>
      <w:r w:rsidR="00AE20F0">
        <w:fldChar w:fldCharType="begin"/>
      </w:r>
      <w:r w:rsidR="00AE20F0">
        <w:instrText xml:space="preserve"> SEQ Figure \* ARABIC </w:instrText>
      </w:r>
      <w:r w:rsidR="00AE20F0">
        <w:fldChar w:fldCharType="separate"/>
      </w:r>
      <w:r w:rsidR="001E3424">
        <w:rPr>
          <w:noProof/>
        </w:rPr>
        <w:t>2</w:t>
      </w:r>
      <w:r w:rsidR="00AE20F0">
        <w:rPr>
          <w:noProof/>
        </w:rPr>
        <w:fldChar w:fldCharType="end"/>
      </w:r>
      <w:bookmarkEnd w:id="18"/>
      <w:r>
        <w:t>. Layout of ideal DoD system.</w:t>
      </w:r>
      <w:bookmarkEnd w:id="19"/>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470C75BC"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w:instrText>
            </w:r>
            <w:r w:rsidR="00AE20F0">
              <w:instrText xml:space="preserve">MERGEFORMAT </w:instrText>
            </w:r>
            <w:r w:rsidR="00AE20F0">
              <w:fldChar w:fldCharType="separate"/>
            </w:r>
            <w:r w:rsidR="001E3424">
              <w:rPr>
                <w:noProof/>
              </w:rPr>
              <w:instrText>8</w:instrText>
            </w:r>
            <w:r w:rsidR="00AE20F0">
              <w:rPr>
                <w:noProof/>
              </w:rPr>
              <w:fldChar w:fldCharType="end"/>
            </w:r>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00C332F7"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9</w:instrText>
            </w:r>
            <w:r w:rsidR="00AE20F0">
              <w:rPr>
                <w:noProof/>
              </w:rPr>
              <w:fldChar w:fldCharType="end"/>
            </w:r>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351EAEFE"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0</w:instrText>
            </w:r>
            <w:r w:rsidR="00AE20F0">
              <w:rPr>
                <w:noProof/>
              </w:rPr>
              <w:fldChar w:fldCharType="end"/>
            </w:r>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33B8A0C7"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1</w:instrText>
            </w:r>
            <w:r w:rsidR="00AE20F0">
              <w:rPr>
                <w:noProof/>
              </w:rPr>
              <w:fldChar w:fldCharType="end"/>
            </w:r>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AE20F0"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358CD9FF"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2</w:instrText>
            </w:r>
            <w:r w:rsidR="00AE20F0">
              <w:rPr>
                <w:noProof/>
              </w:rPr>
              <w:fldChar w:fldCharType="end"/>
            </w:r>
            <w:r>
              <w:instrText>)</w:instrText>
            </w:r>
            <w:r>
              <w:fldChar w:fldCharType="end"/>
            </w:r>
          </w:p>
        </w:tc>
      </w:tr>
      <w:tr w:rsidR="00D85078" w14:paraId="65710A3E" w14:textId="77777777" w:rsidTr="00D85078">
        <w:tc>
          <w:tcPr>
            <w:tcW w:w="9022" w:type="dxa"/>
            <w:shd w:val="clear" w:color="auto" w:fill="auto"/>
            <w:vAlign w:val="center"/>
          </w:tcPr>
          <w:p w14:paraId="344CD41B" w14:textId="49AFB304" w:rsidR="00D85078" w:rsidRDefault="00AE20F0"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0308ADE2"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3</w:instrText>
            </w:r>
            <w:r w:rsidR="00AE20F0">
              <w:rPr>
                <w:noProof/>
              </w:rPr>
              <w:fldChar w:fldCharType="end"/>
            </w:r>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AE20F0"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08A91CE7"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w:instrText>
            </w:r>
            <w:r w:rsidR="00AE20F0">
              <w:instrText xml:space="preserve">EFORMAT </w:instrText>
            </w:r>
            <w:r w:rsidR="00AE20F0">
              <w:fldChar w:fldCharType="separate"/>
            </w:r>
            <w:r w:rsidR="001E3424">
              <w:rPr>
                <w:noProof/>
              </w:rPr>
              <w:instrText>14</w:instrText>
            </w:r>
            <w:r w:rsidR="00AE20F0">
              <w:rPr>
                <w:noProof/>
              </w:rPr>
              <w:fldChar w:fldCharType="end"/>
            </w:r>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262C4148" w:rsidR="00D85078" w:rsidRDefault="00AE20F0"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1B3E0470"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5</w:instrText>
            </w:r>
            <w:r w:rsidR="00AE20F0">
              <w:rPr>
                <w:noProof/>
              </w:rPr>
              <w:fldChar w:fldCharType="end"/>
            </w:r>
            <w:r>
              <w:instrText>)</w:instrText>
            </w:r>
            <w:r>
              <w:fldChar w:fldCharType="end"/>
            </w:r>
          </w:p>
        </w:tc>
      </w:tr>
      <w:tr w:rsidR="00D85078" w14:paraId="3B3A71AA" w14:textId="77777777" w:rsidTr="00D85078">
        <w:tc>
          <w:tcPr>
            <w:tcW w:w="9022" w:type="dxa"/>
            <w:shd w:val="clear" w:color="auto" w:fill="auto"/>
            <w:vAlign w:val="center"/>
          </w:tcPr>
          <w:p w14:paraId="6F50F129" w14:textId="1BFFDA89"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61B98B13"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6</w:instrText>
            </w:r>
            <w:r w:rsidR="00AE20F0">
              <w:rPr>
                <w:noProof/>
              </w:rPr>
              <w:fldChar w:fldCharType="end"/>
            </w:r>
            <w:r>
              <w:instrText>)</w:instrText>
            </w:r>
            <w:r>
              <w:fldChar w:fldCharType="end"/>
            </w:r>
          </w:p>
        </w:tc>
      </w:tr>
    </w:tbl>
    <w:p w14:paraId="741456B0" w14:textId="53AA2DDC" w:rsidR="00D85078" w:rsidRDefault="00DA3114" w:rsidP="007B014F">
      <w:r>
        <w:lastRenderedPageBreak/>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67947F1C"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7</w:instrText>
            </w:r>
            <w:r w:rsidR="00AE20F0">
              <w:rPr>
                <w:noProof/>
              </w:rPr>
              <w:fldChar w:fldCharType="end"/>
            </w:r>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151CC7B2"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8</w:instrText>
            </w:r>
            <w:r w:rsidR="00AE20F0">
              <w:rPr>
                <w:noProof/>
              </w:rPr>
              <w:fldChar w:fldCharType="end"/>
            </w:r>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49CEDBD2"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19</w:instrText>
            </w:r>
            <w:r w:rsidR="00AE20F0">
              <w:rPr>
                <w:noProof/>
              </w:rPr>
              <w:fldChar w:fldCharType="end"/>
            </w:r>
            <w:r>
              <w:instrText>)</w:instrText>
            </w:r>
            <w:r>
              <w:fldChar w:fldCharType="end"/>
            </w:r>
          </w:p>
        </w:tc>
      </w:tr>
    </w:tbl>
    <w:p w14:paraId="02A2A661" w14:textId="455742A5" w:rsidR="00D85078"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1F5000D1" w:rsidR="00D85078" w:rsidRDefault="00AE20F0"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20" w:name="NumberRef7747400999"/>
        <w:bookmarkStart w:id="21" w:name="NumberRef140176415"/>
        <w:tc>
          <w:tcPr>
            <w:tcW w:w="720" w:type="dxa"/>
            <w:shd w:val="clear" w:color="auto" w:fill="auto"/>
            <w:vAlign w:val="center"/>
          </w:tcPr>
          <w:p w14:paraId="73AA4FBD" w14:textId="1F69B222" w:rsidR="00D85078" w:rsidRDefault="00D85078" w:rsidP="00D85078">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0</w:instrText>
            </w:r>
            <w:r w:rsidR="00AE20F0">
              <w:rPr>
                <w:noProof/>
              </w:rPr>
              <w:fldChar w:fldCharType="end"/>
            </w:r>
            <w:r>
              <w:instrText>)</w:instrText>
            </w:r>
            <w:r>
              <w:fldChar w:fldCharType="end"/>
            </w:r>
            <w:bookmarkEnd w:id="20"/>
            <w:bookmarkEnd w:id="21"/>
          </w:p>
        </w:tc>
      </w:tr>
    </w:tbl>
    <w:p w14:paraId="05998646" w14:textId="2B85E5A2" w:rsidR="005C15D3" w:rsidRDefault="0080568F" w:rsidP="00D87DC3">
      <w:pPr>
        <w:pStyle w:val="Heading2"/>
      </w:pPr>
      <w:bookmarkStart w:id="22" w:name="_Toc42023532"/>
      <w:r>
        <w:t>Simulation</w:t>
      </w:r>
      <w:bookmarkEnd w:id="22"/>
    </w:p>
    <w:p w14:paraId="5E870504" w14:textId="78E368B3" w:rsidR="0080568F" w:rsidRDefault="00A75581" w:rsidP="0080568F">
      <w:r>
        <w:t>Simulink is a graphical block diagram simulation program. It enables the user to build a model using distinct block components in order to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AE20F0"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0B2943A6" w:rsidR="00BC4C57" w:rsidRDefault="00BC4C57" w:rsidP="00BC4C57">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1</w:instrText>
            </w:r>
            <w:r w:rsidR="00AE20F0">
              <w:rPr>
                <w:noProof/>
              </w:rPr>
              <w:fldChar w:fldCharType="end"/>
            </w:r>
            <w:r>
              <w:instrText>)</w:instrText>
            </w:r>
            <w:r>
              <w:fldChar w:fldCharType="end"/>
            </w:r>
          </w:p>
        </w:tc>
      </w:tr>
    </w:tbl>
    <w:p w14:paraId="3F7D5FFE" w14:textId="4A55B1FB"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1E3424">
        <w:t xml:space="preserve">Figure </w:t>
      </w:r>
      <w:r w:rsidR="001E3424">
        <w:rPr>
          <w:noProof/>
        </w:rPr>
        <w:t>3</w:t>
      </w:r>
      <w:r>
        <w:fldChar w:fldCharType="end"/>
      </w:r>
      <w:r>
        <w:t xml:space="preserve"> below.</w:t>
      </w:r>
    </w:p>
    <w:p w14:paraId="5FD8E84B" w14:textId="77777777" w:rsidR="00D35F18" w:rsidRDefault="00A75581" w:rsidP="00206350">
      <w:pPr>
        <w:keepNext/>
        <w:jc w:val="center"/>
      </w:pPr>
      <w:r w:rsidRPr="00A75581">
        <w:rPr>
          <w:noProof/>
        </w:rPr>
        <w:lastRenderedPageBreak/>
        <w:drawing>
          <wp:inline distT="0" distB="0" distL="0" distR="0" wp14:anchorId="4FBD1C6B" wp14:editId="73A9AB57">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33B44BE7" w:rsidR="00A75581" w:rsidRDefault="00D35F18" w:rsidP="00D35F18">
      <w:pPr>
        <w:pStyle w:val="Caption"/>
        <w:jc w:val="center"/>
      </w:pPr>
      <w:bookmarkStart w:id="23" w:name="_Ref40993406"/>
      <w:bookmarkStart w:id="24" w:name="_Toc42019123"/>
      <w:r>
        <w:t xml:space="preserve">Figure </w:t>
      </w:r>
      <w:r w:rsidR="00AE20F0">
        <w:fldChar w:fldCharType="begin"/>
      </w:r>
      <w:r w:rsidR="00AE20F0">
        <w:instrText xml:space="preserve"> SEQ Figure \* ARABIC </w:instrText>
      </w:r>
      <w:r w:rsidR="00AE20F0">
        <w:fldChar w:fldCharType="separate"/>
      </w:r>
      <w:r w:rsidR="001E3424">
        <w:rPr>
          <w:noProof/>
        </w:rPr>
        <w:t>3</w:t>
      </w:r>
      <w:r w:rsidR="00AE20F0">
        <w:rPr>
          <w:noProof/>
        </w:rPr>
        <w:fldChar w:fldCharType="end"/>
      </w:r>
      <w:bookmarkEnd w:id="23"/>
      <w:r>
        <w:t>. Layout of Simulink model.</w:t>
      </w:r>
      <w:bookmarkEnd w:id="24"/>
    </w:p>
    <w:p w14:paraId="074BF294" w14:textId="4477EA39" w:rsidR="00A75581" w:rsidRDefault="00D35F18" w:rsidP="0080568F">
      <w:r>
        <w:t>The derived model can now be verified using this simulation. If the object is initially position</w:t>
      </w:r>
      <w:r w:rsidR="007E70D7">
        <w:t>ed</w:t>
      </w:r>
      <w:r>
        <w:t xml:space="preserve">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1E3424">
        <w:t xml:space="preserve">Figure </w:t>
      </w:r>
      <w:r w:rsidR="001E3424">
        <w:rPr>
          <w:noProof/>
        </w:rPr>
        <w:t>4</w:t>
      </w:r>
      <w:r w:rsidR="004C088F">
        <w:fldChar w:fldCharType="end"/>
      </w:r>
      <w:r w:rsidR="004C088F">
        <w:t xml:space="preserve"> below shows the results of running the simulation for these conditions, verifying that the model is a valid representation of the DoD system.</w:t>
      </w:r>
    </w:p>
    <w:p w14:paraId="0C455C4E" w14:textId="77777777" w:rsidR="004C088F" w:rsidRDefault="00D35F18" w:rsidP="004C088F">
      <w:pPr>
        <w:keepNext/>
        <w:jc w:val="center"/>
      </w:pPr>
      <w:r w:rsidRPr="00D35F18">
        <w:rPr>
          <w:noProof/>
        </w:rPr>
        <w:drawing>
          <wp:inline distT="0" distB="0" distL="0" distR="0" wp14:anchorId="461C459A" wp14:editId="5528F487">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6F77DC8C" w14:textId="69765DCE" w:rsidR="00A75581" w:rsidRDefault="004C088F" w:rsidP="004C088F">
      <w:pPr>
        <w:pStyle w:val="Caption"/>
        <w:jc w:val="center"/>
      </w:pPr>
      <w:bookmarkStart w:id="25" w:name="_Ref40994266"/>
      <w:bookmarkStart w:id="26" w:name="_Toc42019124"/>
      <w:r>
        <w:t xml:space="preserve">Figure </w:t>
      </w:r>
      <w:r w:rsidR="00AE20F0">
        <w:fldChar w:fldCharType="begin"/>
      </w:r>
      <w:r w:rsidR="00AE20F0">
        <w:instrText xml:space="preserve"> SEQ Figure \* ARABIC </w:instrText>
      </w:r>
      <w:r w:rsidR="00AE20F0">
        <w:fldChar w:fldCharType="separate"/>
      </w:r>
      <w:r w:rsidR="001E3424">
        <w:rPr>
          <w:noProof/>
        </w:rPr>
        <w:t>4</w:t>
      </w:r>
      <w:r w:rsidR="00AE20F0">
        <w:rPr>
          <w:noProof/>
        </w:rPr>
        <w:fldChar w:fldCharType="end"/>
      </w:r>
      <w:bookmarkEnd w:id="25"/>
      <w:r>
        <w:t>. Plots of hand and object angle and angular velocity.</w:t>
      </w:r>
      <w:bookmarkEnd w:id="26"/>
    </w:p>
    <w:p w14:paraId="4573028D" w14:textId="67647A1F" w:rsidR="00881F61" w:rsidRDefault="00881F61" w:rsidP="00881F61">
      <w:pPr>
        <w:pStyle w:val="Heading1"/>
      </w:pPr>
      <w:bookmarkStart w:id="27" w:name="_Toc42023533"/>
      <w:r>
        <w:lastRenderedPageBreak/>
        <w:t>Control</w:t>
      </w:r>
      <w:bookmarkEnd w:id="27"/>
    </w:p>
    <w:p w14:paraId="14ADEE7A" w14:textId="093F9476"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E03657">
        <w:instrText xml:space="preserve"> ADDIN EN.CITE &lt;EndNote&gt;&lt;Cite&gt;&lt;Author&gt;Franklin&lt;/Author&gt;&lt;Year&gt;1998&lt;/Year&gt;&lt;RecNum&gt;7&lt;/RecNum&gt;&lt;DisplayText&gt;[5]&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E03657">
        <w:rPr>
          <w:noProof/>
        </w:rPr>
        <w:t>[5]</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in order to develop the discrete-time control algorithms.</w:t>
      </w:r>
    </w:p>
    <w:p w14:paraId="7E4EB043" w14:textId="3ABF9F6A" w:rsidR="00881F61" w:rsidRPr="00881F61" w:rsidRDefault="00881F61" w:rsidP="00881F61">
      <w:pPr>
        <w:pStyle w:val="Heading2"/>
      </w:pPr>
      <w:bookmarkStart w:id="28" w:name="_Toc42023534"/>
      <w:r>
        <w:t>Controller design</w:t>
      </w:r>
      <w:bookmarkEnd w:id="28"/>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AE20F0"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9" w:name="NumberRef7607235909"/>
        <w:bookmarkStart w:id="30" w:name="NumberRef8144900203"/>
        <w:tc>
          <w:tcPr>
            <w:tcW w:w="720" w:type="dxa"/>
            <w:shd w:val="clear" w:color="auto" w:fill="auto"/>
            <w:vAlign w:val="center"/>
          </w:tcPr>
          <w:p w14:paraId="46AE3FF3" w14:textId="4E5CD736" w:rsidR="003166EE" w:rsidRDefault="003166EE" w:rsidP="003166EE">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2</w:instrText>
            </w:r>
            <w:r w:rsidR="00AE20F0">
              <w:rPr>
                <w:noProof/>
              </w:rPr>
              <w:fldChar w:fldCharType="end"/>
            </w:r>
            <w:r>
              <w:instrText>)</w:instrText>
            </w:r>
            <w:r>
              <w:fldChar w:fldCharType="end"/>
            </w:r>
            <w:bookmarkEnd w:id="29"/>
            <w:bookmarkEnd w:id="30"/>
          </w:p>
        </w:tc>
      </w:tr>
      <w:tr w:rsidR="003166EE" w14:paraId="6B951965" w14:textId="77777777" w:rsidTr="003166EE">
        <w:tc>
          <w:tcPr>
            <w:tcW w:w="9022" w:type="dxa"/>
            <w:shd w:val="clear" w:color="auto" w:fill="auto"/>
            <w:vAlign w:val="center"/>
          </w:tcPr>
          <w:p w14:paraId="07B86D9E" w14:textId="3217780A" w:rsidR="003166EE" w:rsidRDefault="00AE20F0"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31" w:name="NumberRef7090379000"/>
        <w:tc>
          <w:tcPr>
            <w:tcW w:w="720" w:type="dxa"/>
            <w:shd w:val="clear" w:color="auto" w:fill="auto"/>
            <w:vAlign w:val="center"/>
          </w:tcPr>
          <w:p w14:paraId="49520BA2" w14:textId="286DF95D" w:rsidR="003166EE" w:rsidRDefault="003166EE" w:rsidP="003166EE">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3</w:instrText>
            </w:r>
            <w:r w:rsidR="00AE20F0">
              <w:rPr>
                <w:noProof/>
              </w:rPr>
              <w:fldChar w:fldCharType="end"/>
            </w:r>
            <w:r>
              <w:instrText>)</w:instrText>
            </w:r>
            <w:r>
              <w:fldChar w:fldCharType="end"/>
            </w:r>
            <w:bookmarkEnd w:id="31"/>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AE20F0"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5D5E875C" w:rsidR="003166EE" w:rsidRDefault="003166EE" w:rsidP="003166EE">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4</w:instrText>
            </w:r>
            <w:r w:rsidR="00AE20F0">
              <w:rPr>
                <w:noProof/>
              </w:rPr>
              <w:fldChar w:fldCharType="end"/>
            </w:r>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32" w:name="NumberRef3019480109"/>
        <w:tc>
          <w:tcPr>
            <w:tcW w:w="720" w:type="dxa"/>
            <w:shd w:val="clear" w:color="auto" w:fill="auto"/>
            <w:vAlign w:val="center"/>
          </w:tcPr>
          <w:p w14:paraId="237B2D79" w14:textId="1E577C89" w:rsidR="003166EE" w:rsidRDefault="003166EE" w:rsidP="003166EE">
            <w:pPr>
              <w:pStyle w:val="EquationNumberStyle"/>
            </w:pPr>
            <w:r>
              <w:fldChar w:fldCharType="begin"/>
            </w:r>
            <w:r>
              <w:instrText xml:space="preserve"> MACROBUTTON NumberReference \* MERGEFORMAT (</w:instrText>
            </w:r>
            <w:r w:rsidR="00AE20F0">
              <w:fldChar w:fldCharType="begin"/>
            </w:r>
            <w:r w:rsidR="00AE20F0">
              <w:instrText xml:space="preserve"> SEQ Equatio</w:instrText>
            </w:r>
            <w:r w:rsidR="00AE20F0">
              <w:instrText xml:space="preserve">nNumber \n \* Arabic \* MERGEFORMAT </w:instrText>
            </w:r>
            <w:r w:rsidR="00AE20F0">
              <w:fldChar w:fldCharType="separate"/>
            </w:r>
            <w:r w:rsidR="001E3424">
              <w:rPr>
                <w:noProof/>
              </w:rPr>
              <w:instrText>25</w:instrText>
            </w:r>
            <w:r w:rsidR="00AE20F0">
              <w:rPr>
                <w:noProof/>
              </w:rPr>
              <w:fldChar w:fldCharType="end"/>
            </w:r>
            <w:r>
              <w:instrText>)</w:instrText>
            </w:r>
            <w:r>
              <w:fldChar w:fldCharType="end"/>
            </w:r>
            <w:bookmarkEnd w:id="32"/>
          </w:p>
        </w:tc>
      </w:tr>
    </w:tbl>
    <w:p w14:paraId="36F43C4F" w14:textId="571BE427" w:rsidR="003166EE" w:rsidRPr="003166EE" w:rsidRDefault="003166EE" w:rsidP="00881F6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w:t>
      </w:r>
      <w:r>
        <w:lastRenderedPageBreak/>
        <w:t xml:space="preserve">zero. Similarly, the matrix </w:t>
      </w:r>
      <w:r>
        <w:rPr>
          <w:b/>
          <w:bCs/>
        </w:rPr>
        <w:t>R</w:t>
      </w:r>
      <w:r>
        <w:t xml:space="preserve"> influences the control effort. If the magnitude of </w:t>
      </w:r>
      <w:r>
        <w:rPr>
          <w:b/>
          <w:bCs/>
        </w:rPr>
        <w:t>R</w:t>
      </w:r>
      <w:r>
        <w:t xml:space="preserve"> is large, the control effort will be minimised.</w:t>
      </w:r>
    </w:p>
    <w:p w14:paraId="7D42D2AF" w14:textId="1E973BDC"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1E3424">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78752932" w:rsidR="003166EE" w:rsidRDefault="003166EE" w:rsidP="003166EE">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6</w:instrText>
            </w:r>
            <w:r w:rsidR="00AE20F0">
              <w:rPr>
                <w:noProof/>
              </w:rPr>
              <w:fldChar w:fldCharType="end"/>
            </w:r>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550DB805" w:rsidR="003166EE" w:rsidRDefault="003166EE" w:rsidP="003166EE">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7</w:instrText>
            </w:r>
            <w:r w:rsidR="00AE20F0">
              <w:rPr>
                <w:noProof/>
              </w:rPr>
              <w:fldChar w:fldCharType="end"/>
            </w:r>
            <w:r>
              <w:instrText>)</w:instrText>
            </w:r>
            <w:r>
              <w:fldChar w:fldCharType="end"/>
            </w:r>
          </w:p>
        </w:tc>
      </w:tr>
    </w:tbl>
    <w:p w14:paraId="48BA44C3" w14:textId="78078EE4"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E03657">
        <w:rPr>
          <w:rFonts w:eastAsiaTheme="minorEastAsia"/>
        </w:rPr>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E03657">
        <w:rPr>
          <w:rFonts w:eastAsiaTheme="minorEastAsia"/>
          <w:noProof/>
        </w:rPr>
        <w:t>[6]</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6FE126FB" w14:textId="51FCD14F"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1E3424">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1E3424">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AE20F0"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3" w:name="NumberRef453527570"/>
        <w:tc>
          <w:tcPr>
            <w:tcW w:w="720" w:type="dxa"/>
            <w:shd w:val="clear" w:color="auto" w:fill="auto"/>
            <w:vAlign w:val="center"/>
          </w:tcPr>
          <w:p w14:paraId="348394BB" w14:textId="6CC26725" w:rsidR="00CE4440" w:rsidRDefault="00CE4440" w:rsidP="00CE4440">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8</w:instrText>
            </w:r>
            <w:r w:rsidR="00AE20F0">
              <w:rPr>
                <w:noProof/>
              </w:rPr>
              <w:fldChar w:fldCharType="end"/>
            </w:r>
            <w:r>
              <w:instrText>)</w:instrText>
            </w:r>
            <w:r>
              <w:fldChar w:fldCharType="end"/>
            </w:r>
            <w:bookmarkEnd w:id="33"/>
          </w:p>
        </w:tc>
      </w:tr>
    </w:tbl>
    <w:p w14:paraId="62E6ED4B" w14:textId="47ECEA10"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1E3424">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AE20F0"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5490EBA4" w:rsidR="00B13752" w:rsidRDefault="00B13752" w:rsidP="00B13752">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29</w:instrText>
            </w:r>
            <w:r w:rsidR="00AE20F0">
              <w:rPr>
                <w:noProof/>
              </w:rPr>
              <w:fldChar w:fldCharType="end"/>
            </w:r>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AE20F0"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5FDE0F41" w:rsidR="007406AD" w:rsidRDefault="007406AD" w:rsidP="007406AD">
            <w:pPr>
              <w:pStyle w:val="EquationNumberStyle"/>
            </w:pPr>
            <w:r>
              <w:fldChar w:fldCharType="begin"/>
            </w:r>
            <w:r>
              <w:instrText xml:space="preserve"> MACROBUTTON NumberReference \* MERGEFORMAT (</w:instrText>
            </w:r>
            <w:r w:rsidR="00AE20F0">
              <w:fldChar w:fldCharType="begin"/>
            </w:r>
            <w:r w:rsidR="00AE20F0">
              <w:instrText xml:space="preserve"> SEQ EquationNumber \n \* </w:instrText>
            </w:r>
            <w:r w:rsidR="00AE20F0">
              <w:instrText xml:space="preserve">Arabic \* MERGEFORMAT </w:instrText>
            </w:r>
            <w:r w:rsidR="00AE20F0">
              <w:fldChar w:fldCharType="separate"/>
            </w:r>
            <w:r w:rsidR="001E3424">
              <w:rPr>
                <w:noProof/>
              </w:rPr>
              <w:instrText>30</w:instrText>
            </w:r>
            <w:r w:rsidR="00AE20F0">
              <w:rPr>
                <w:noProof/>
              </w:rPr>
              <w:fldChar w:fldCharType="end"/>
            </w:r>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AE20F0"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1CF5DC1C" w:rsidR="007406AD" w:rsidRDefault="007406AD" w:rsidP="007406AD">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1</w:instrText>
            </w:r>
            <w:r w:rsidR="00AE20F0">
              <w:rPr>
                <w:noProof/>
              </w:rPr>
              <w:fldChar w:fldCharType="end"/>
            </w:r>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76DCD001" w:rsidR="007406AD" w:rsidRDefault="007406AD" w:rsidP="007406AD">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2</w:instrText>
            </w:r>
            <w:r w:rsidR="00AE20F0">
              <w:rPr>
                <w:noProof/>
              </w:rPr>
              <w:fldChar w:fldCharType="end"/>
            </w:r>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AE20F0"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5C638B73" w:rsidR="007406AD" w:rsidRDefault="007406AD" w:rsidP="007406AD">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3</w:instrText>
            </w:r>
            <w:r w:rsidR="00AE20F0">
              <w:rPr>
                <w:noProof/>
              </w:rPr>
              <w:fldChar w:fldCharType="end"/>
            </w:r>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AE20F0"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4F0E7024" w:rsidR="00D87DC3" w:rsidRDefault="00D87DC3" w:rsidP="00D87DC3">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4</w:instrText>
            </w:r>
            <w:r w:rsidR="00AE20F0">
              <w:rPr>
                <w:noProof/>
              </w:rPr>
              <w:fldChar w:fldCharType="end"/>
            </w:r>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AE20F0"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517C64F0" w:rsidR="00D87DC3" w:rsidRDefault="00D87DC3" w:rsidP="00D87DC3">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5</w:instrText>
            </w:r>
            <w:r w:rsidR="00AE20F0">
              <w:rPr>
                <w:noProof/>
              </w:rPr>
              <w:fldChar w:fldCharType="end"/>
            </w:r>
            <w:r>
              <w:instrText>)</w:instrText>
            </w:r>
            <w:r>
              <w:fldChar w:fldCharType="end"/>
            </w:r>
          </w:p>
        </w:tc>
      </w:tr>
    </w:tbl>
    <w:p w14:paraId="485AF3E5" w14:textId="7140FB63"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1E3424">
        <w:t xml:space="preserve">Figure </w:t>
      </w:r>
      <w:r w:rsidR="001E3424">
        <w:rPr>
          <w:noProof/>
        </w:rPr>
        <w:t>5</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E03657">
        <w:rPr>
          <w:rFonts w:eastAsiaTheme="minorEastAsia"/>
        </w:rPr>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E03657">
        <w:rPr>
          <w:rFonts w:eastAsiaTheme="minorEastAsia"/>
          <w:noProof/>
        </w:rPr>
        <w:t>[6]</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964" cy="1622546"/>
                    </a:xfrm>
                    <a:prstGeom prst="rect">
                      <a:avLst/>
                    </a:prstGeom>
                  </pic:spPr>
                </pic:pic>
              </a:graphicData>
            </a:graphic>
          </wp:inline>
        </w:drawing>
      </w:r>
    </w:p>
    <w:p w14:paraId="7ACEF248" w14:textId="0969AA4F" w:rsidR="00D87DC3" w:rsidRPr="00D87DC3" w:rsidRDefault="00706A32" w:rsidP="00706A32">
      <w:pPr>
        <w:pStyle w:val="Caption"/>
        <w:jc w:val="center"/>
        <w:rPr>
          <w:rFonts w:eastAsiaTheme="minorEastAsia"/>
          <w:iCs w:val="0"/>
        </w:rPr>
      </w:pPr>
      <w:bookmarkStart w:id="34" w:name="_Ref41315026"/>
      <w:bookmarkStart w:id="35" w:name="_Toc42019125"/>
      <w:r>
        <w:t xml:space="preserve">Figure </w:t>
      </w:r>
      <w:r w:rsidR="00AE20F0">
        <w:fldChar w:fldCharType="begin"/>
      </w:r>
      <w:r w:rsidR="00AE20F0">
        <w:instrText xml:space="preserve"> SEQ Figure \* ARABIC </w:instrText>
      </w:r>
      <w:r w:rsidR="00AE20F0">
        <w:fldChar w:fldCharType="separate"/>
      </w:r>
      <w:r w:rsidR="001E3424">
        <w:rPr>
          <w:noProof/>
        </w:rPr>
        <w:t>5</w:t>
      </w:r>
      <w:r w:rsidR="00AE20F0">
        <w:rPr>
          <w:noProof/>
        </w:rPr>
        <w:fldChar w:fldCharType="end"/>
      </w:r>
      <w:bookmarkEnd w:id="34"/>
      <w:r>
        <w:t xml:space="preserve">. Linear-Quadratic with Reference Feedforward control structure </w:t>
      </w:r>
      <w:r>
        <w:fldChar w:fldCharType="begin"/>
      </w:r>
      <w:r w:rsidR="00E03657">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sidR="00E03657">
        <w:rPr>
          <w:noProof/>
        </w:rPr>
        <w:t>[6]</w:t>
      </w:r>
      <w:r>
        <w:fldChar w:fldCharType="end"/>
      </w:r>
      <w:r>
        <w:t>.</w:t>
      </w:r>
      <w:bookmarkEnd w:id="35"/>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36" w:name="_Toc42023535"/>
      <w:r>
        <w:t>State estimation</w:t>
      </w:r>
      <w:bookmarkEnd w:id="36"/>
    </w:p>
    <w:p w14:paraId="0875B7DC" w14:textId="77777777" w:rsidR="009C00BE" w:rsidRDefault="009C00BE" w:rsidP="009C00BE">
      <w:r>
        <w:t xml:space="preserve">As the name implies, state feedback control requires knowledge of the states. Measurement of the states is often unavailable or subject to a level of noise. In the case of the DoD system, angular position </w:t>
      </w:r>
      <w:r>
        <w:lastRenderedPageBreak/>
        <w:t>measurements of the hand can be directly taken via an encoder on the motor drive shaft. An approximation of the hand velocity can be calculated using the difference in the position measurements between timesteps.</w:t>
      </w:r>
    </w:p>
    <w:p w14:paraId="75059D34" w14:textId="3DFE4942"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w:t>
      </w:r>
      <w:r w:rsidR="007E70D7">
        <w:t>.</w:t>
      </w:r>
      <w:r w:rsidR="00B00D99">
        <w:t xml:space="preserve"> </w:t>
      </w:r>
    </w:p>
    <w:p w14:paraId="3AA967B1" w14:textId="7C9643B0" w:rsidR="00B00D99" w:rsidRDefault="00B00D99" w:rsidP="00B00D99">
      <w:pPr>
        <w:pStyle w:val="Heading3"/>
      </w:pPr>
      <w:bookmarkStart w:id="37" w:name="_Toc42023536"/>
      <w:r>
        <w:t>Computer Vision</w:t>
      </w:r>
      <w:bookmarkEnd w:id="37"/>
    </w:p>
    <w:p w14:paraId="79F64BB2" w14:textId="04DC3B03"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96DA6A8" w:rsidR="00D4215F" w:rsidRDefault="00D4215F" w:rsidP="009C00BE">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1E3424">
        <w:t xml:space="preserve">Figure </w:t>
      </w:r>
      <w:r w:rsidR="001E3424">
        <w:rPr>
          <w:noProof/>
        </w:rPr>
        <w:t>6</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1761312" cy="2454342"/>
                    </a:xfrm>
                    <a:prstGeom prst="rect">
                      <a:avLst/>
                    </a:prstGeom>
                  </pic:spPr>
                </pic:pic>
              </a:graphicData>
            </a:graphic>
          </wp:inline>
        </w:drawing>
      </w:r>
    </w:p>
    <w:p w14:paraId="1B670408" w14:textId="16EA0807" w:rsidR="008C2B43" w:rsidRDefault="00D4215F" w:rsidP="00D4215F">
      <w:pPr>
        <w:pStyle w:val="Caption"/>
        <w:jc w:val="center"/>
      </w:pPr>
      <w:bookmarkStart w:id="38" w:name="_Ref41416350"/>
      <w:bookmarkStart w:id="39" w:name="_Toc42019126"/>
      <w:r>
        <w:t xml:space="preserve">Figure </w:t>
      </w:r>
      <w:r w:rsidR="00AE20F0">
        <w:fldChar w:fldCharType="begin"/>
      </w:r>
      <w:r w:rsidR="00AE20F0">
        <w:instrText xml:space="preserve"> SEQ Figure \* ARABIC </w:instrText>
      </w:r>
      <w:r w:rsidR="00AE20F0">
        <w:fldChar w:fldCharType="separate"/>
      </w:r>
      <w:r w:rsidR="001E3424">
        <w:rPr>
          <w:noProof/>
        </w:rPr>
        <w:t>6</w:t>
      </w:r>
      <w:r w:rsidR="00AE20F0">
        <w:rPr>
          <w:noProof/>
        </w:rPr>
        <w:fldChar w:fldCharType="end"/>
      </w:r>
      <w:bookmarkEnd w:id="38"/>
      <w:r>
        <w:t>. Checkerboard pattern used for camera calibration.</w:t>
      </w:r>
      <w:bookmarkEnd w:id="39"/>
    </w:p>
    <w:p w14:paraId="62DF9350" w14:textId="526811EE" w:rsidR="00350D9E" w:rsidRDefault="00D4215F" w:rsidP="009C00BE">
      <w:r>
        <w:lastRenderedPageBreak/>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E03657">
        <w:instrText xml:space="preserve"> ADDIN EN.CITE &lt;EndNote&gt;&lt;Cite&gt;&lt;Author&gt;Zhang&lt;/Author&gt;&lt;Year&gt;2000&lt;/Year&gt;&lt;RecNum&gt;11&lt;/RecNum&gt;&lt;DisplayText&gt;[7]&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E03657">
        <w:rPr>
          <w:noProof/>
        </w:rPr>
        <w:t>[7]</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w:t>
      </w:r>
      <w:r w:rsidR="007E70D7">
        <w:t>s</w:t>
      </w:r>
      <w:r w:rsidR="00CA4677">
        <w:t xml:space="preserve">ation method outlined in </w:t>
      </w:r>
      <w:r w:rsidR="00CA4677">
        <w:fldChar w:fldCharType="begin"/>
      </w:r>
      <w:r w:rsidR="00E03657">
        <w:instrText xml:space="preserve"> ADDIN EN.CITE &lt;EndNote&gt;&lt;Cite&gt;&lt;Author&gt;Heikkila&lt;/Author&gt;&lt;Year&gt;1997&lt;/Year&gt;&lt;RecNum&gt;10&lt;/RecNum&gt;&lt;DisplayText&gt;[8]&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E03657">
        <w:rPr>
          <w:noProof/>
        </w:rPr>
        <w:t>[8]</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E03657">
        <w:instrText xml:space="preserve"> ADDIN EN.CITE &lt;EndNote&gt;&lt;Cite&gt;&lt;Author&gt;MathWorks&lt;/Author&gt;&lt;Year&gt;2020&lt;/Year&gt;&lt;RecNum&gt;12&lt;/RecNum&gt;&lt;DisplayText&gt;[9]&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E03657">
        <w:rPr>
          <w:noProof/>
        </w:rPr>
        <w:t>[9]</w:t>
      </w:r>
      <w:r w:rsidR="00CA4677">
        <w:fldChar w:fldCharType="end"/>
      </w:r>
      <w:r w:rsidR="00CA4677">
        <w:t>.</w:t>
      </w:r>
    </w:p>
    <w:p w14:paraId="2F7AD470" w14:textId="67BD7186"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w:t>
      </w:r>
      <w:r w:rsidR="007E70D7">
        <w:t xml:space="preserve"> </w:t>
      </w:r>
      <w:r w:rsidR="007E70D7">
        <w:fldChar w:fldCharType="begin"/>
      </w:r>
      <w:r w:rsidR="007E70D7">
        <w:instrText xml:space="preserve"> REF _Ref41583697 \h </w:instrText>
      </w:r>
      <w:r w:rsidR="007E70D7">
        <w:fldChar w:fldCharType="separate"/>
      </w:r>
      <w:r w:rsidR="001E3424">
        <w:t xml:space="preserve">Figure </w:t>
      </w:r>
      <w:r w:rsidR="001E3424">
        <w:rPr>
          <w:noProof/>
        </w:rPr>
        <w:t>7</w:t>
      </w:r>
      <w:r w:rsidR="007E70D7">
        <w:fldChar w:fldCharType="end"/>
      </w:r>
      <w:r w:rsidR="00481805">
        <w:t xml:space="preserve"> </w:t>
      </w:r>
      <w:r w:rsidR="00CE0748">
        <w:t>(left)</w:t>
      </w:r>
      <w:r w:rsidR="00481805">
        <w:t xml:space="preserve"> shows an original distorted image captured with the camera. The image includes both the checkerboard pattern and two regions of interest. </w:t>
      </w:r>
      <w:r w:rsidR="007E70D7">
        <w:fldChar w:fldCharType="begin"/>
      </w:r>
      <w:r w:rsidR="007E70D7">
        <w:instrText xml:space="preserve"> REF _Ref41583697 \h </w:instrText>
      </w:r>
      <w:r w:rsidR="007E70D7">
        <w:fldChar w:fldCharType="separate"/>
      </w:r>
      <w:r w:rsidR="001E3424">
        <w:t xml:space="preserve">Figure </w:t>
      </w:r>
      <w:r w:rsidR="001E3424">
        <w:rPr>
          <w:noProof/>
        </w:rPr>
        <w:t>7</w:t>
      </w:r>
      <w:r w:rsidR="007E70D7">
        <w:fldChar w:fldCharType="end"/>
      </w:r>
      <w:r w:rsidR="007E70D7">
        <w:t xml:space="preserve"> </w:t>
      </w:r>
      <w:r w:rsidR="00CE0748">
        <w:t>(right)</w:t>
      </w:r>
      <w:r w:rsidR="00481805">
        <w:t xml:space="preserve"> shows the undistorted image after the camera calibration process. </w:t>
      </w:r>
      <w:r w:rsidR="004440A0">
        <w:t>The comparison</w:t>
      </w:r>
      <w:r w:rsidR="00E14B11">
        <w:t xml:space="preserve"> </w:t>
      </w:r>
      <w:r w:rsidR="004440A0">
        <w:t>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5"/>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7" o:title="" croptop="4253f" cropbottom="9125f" cropleft="7299f" cropright="11650f"/>
                </v:shape>
                <w10:anchorlock/>
              </v:group>
            </w:pict>
          </mc:Fallback>
        </mc:AlternateContent>
      </w:r>
    </w:p>
    <w:p w14:paraId="630B4F3D" w14:textId="2EE296B6" w:rsidR="004440A0" w:rsidRDefault="004440A0" w:rsidP="004440A0">
      <w:pPr>
        <w:pStyle w:val="Caption"/>
        <w:jc w:val="center"/>
      </w:pPr>
      <w:bookmarkStart w:id="40" w:name="_Ref41583697"/>
      <w:bookmarkStart w:id="41" w:name="_Toc42019127"/>
      <w:r>
        <w:t xml:space="preserve">Figure </w:t>
      </w:r>
      <w:r w:rsidR="00AE20F0">
        <w:fldChar w:fldCharType="begin"/>
      </w:r>
      <w:r w:rsidR="00AE20F0">
        <w:instrText xml:space="preserve"> SEQ Figure \* ARABIC </w:instrText>
      </w:r>
      <w:r w:rsidR="00AE20F0">
        <w:fldChar w:fldCharType="separate"/>
      </w:r>
      <w:r w:rsidR="001E3424">
        <w:rPr>
          <w:noProof/>
        </w:rPr>
        <w:t>7</w:t>
      </w:r>
      <w:r w:rsidR="00AE20F0">
        <w:rPr>
          <w:noProof/>
        </w:rPr>
        <w:fldChar w:fldCharType="end"/>
      </w:r>
      <w:bookmarkEnd w:id="40"/>
      <w:r>
        <w:t>. The original distorted image (left) and the undistorted image after estimation of camera parameters (right).</w:t>
      </w:r>
      <w:bookmarkEnd w:id="41"/>
    </w:p>
    <w:p w14:paraId="7175FB58" w14:textId="46E737D6" w:rsidR="00CE0748" w:rsidRDefault="00CE0748" w:rsidP="004440A0">
      <w:r>
        <w:fldChar w:fldCharType="begin"/>
      </w:r>
      <w:r>
        <w:instrText xml:space="preserve"> REF _Ref41419145 \h </w:instrText>
      </w:r>
      <w:r>
        <w:fldChar w:fldCharType="separate"/>
      </w:r>
      <w:r w:rsidR="001E3424">
        <w:t xml:space="preserve">Figure </w:t>
      </w:r>
      <w:r w:rsidR="001E3424">
        <w:rPr>
          <w:noProof/>
        </w:rPr>
        <w:t>8</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lastRenderedPageBreak/>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36F7136A" w:rsidR="00CA4677" w:rsidRDefault="00CE0748" w:rsidP="00CE0748">
      <w:pPr>
        <w:pStyle w:val="Caption"/>
        <w:jc w:val="center"/>
      </w:pPr>
      <w:bookmarkStart w:id="42" w:name="_Ref41419145"/>
      <w:bookmarkStart w:id="43" w:name="_Toc42019128"/>
      <w:r>
        <w:t xml:space="preserve">Figure </w:t>
      </w:r>
      <w:r w:rsidR="00AE20F0">
        <w:fldChar w:fldCharType="begin"/>
      </w:r>
      <w:r w:rsidR="00AE20F0">
        <w:instrText xml:space="preserve"> SEQ Fig</w:instrText>
      </w:r>
      <w:r w:rsidR="00AE20F0">
        <w:instrText xml:space="preserve">ure \* ARABIC </w:instrText>
      </w:r>
      <w:r w:rsidR="00AE20F0">
        <w:fldChar w:fldCharType="separate"/>
      </w:r>
      <w:r w:rsidR="001E3424">
        <w:rPr>
          <w:noProof/>
        </w:rPr>
        <w:t>8</w:t>
      </w:r>
      <w:r w:rsidR="00AE20F0">
        <w:rPr>
          <w:noProof/>
        </w:rPr>
        <w:fldChar w:fldCharType="end"/>
      </w:r>
      <w:bookmarkEnd w:id="42"/>
      <w:r>
        <w:t>. Reprojection error for each image in the calibration set.</w:t>
      </w:r>
      <w:bookmarkEnd w:id="43"/>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17A4B19C"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1E3424">
        <w:t xml:space="preserve">Figure </w:t>
      </w:r>
      <w:r w:rsidR="001E3424">
        <w:rPr>
          <w:noProof/>
        </w:rPr>
        <w:t>7</w:t>
      </w:r>
      <w:r w:rsidR="00F978C2">
        <w:fldChar w:fldCharType="end"/>
      </w:r>
      <w:r w:rsidR="00E14B11">
        <w:t xml:space="preserve"> and </w:t>
      </w:r>
      <w:r w:rsidR="00F978C2">
        <w:fldChar w:fldCharType="begin"/>
      </w:r>
      <w:r w:rsidR="00F978C2">
        <w:instrText xml:space="preserve"> REF _Ref41419145 \h </w:instrText>
      </w:r>
      <w:r w:rsidR="00F978C2">
        <w:fldChar w:fldCharType="separate"/>
      </w:r>
      <w:r w:rsidR="001E3424">
        <w:t xml:space="preserve">Figure </w:t>
      </w:r>
      <w:r w:rsidR="001E3424">
        <w:rPr>
          <w:noProof/>
        </w:rPr>
        <w:t>8</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E03657">
        <w:instrText xml:space="preserve"> ADDIN EN.CITE &lt;EndNote&gt;&lt;Cite&gt;&lt;Author&gt;Smith&lt;/Author&gt;&lt;Year&gt;1978&lt;/Year&gt;&lt;RecNum&gt;13&lt;/RecNum&gt;&lt;DisplayText&gt;[10]&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E03657">
        <w:rPr>
          <w:noProof/>
        </w:rPr>
        <w:t>[10]</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1E3424">
        <w:t xml:space="preserve">Figure </w:t>
      </w:r>
      <w:r w:rsidR="001E3424">
        <w:rPr>
          <w:noProof/>
        </w:rPr>
        <w:t>9</w:t>
      </w:r>
      <w:r w:rsidR="009210E4">
        <w:fldChar w:fldCharType="end"/>
      </w:r>
      <w:r w:rsidR="00F978C2">
        <w:t xml:space="preserve"> shows a HSV representation of the image in </w:t>
      </w:r>
      <w:r w:rsidR="00F978C2">
        <w:fldChar w:fldCharType="begin"/>
      </w:r>
      <w:r w:rsidR="00F978C2">
        <w:instrText xml:space="preserve"> REF _Ref41583697 \h </w:instrText>
      </w:r>
      <w:r w:rsidR="00F978C2">
        <w:fldChar w:fldCharType="separate"/>
      </w:r>
      <w:r w:rsidR="001E3424">
        <w:t xml:space="preserve">Figure </w:t>
      </w:r>
      <w:r w:rsidR="001E3424">
        <w:rPr>
          <w:noProof/>
        </w:rPr>
        <w:t>7</w:t>
      </w:r>
      <w:r w:rsidR="00F978C2">
        <w:fldChar w:fldCharType="end"/>
      </w:r>
      <w:r w:rsidR="00F978C2">
        <w:t xml:space="preserve">. In this representation </w:t>
      </w:r>
      <w:r w:rsidR="00E14B11">
        <w:t>of the image</w:t>
      </w:r>
      <w:r w:rsidR="00F978C2">
        <w:t xml:space="preserve"> </w:t>
      </w:r>
      <w:r w:rsidR="009210E4">
        <w:t>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275395DA" w:rsidR="009210E4" w:rsidRDefault="009210E4" w:rsidP="004440A0">
      <w:r>
        <w:lastRenderedPageBreak/>
        <w:t>The image can now be converted into grayscale using image thresholding. ‘graythresh’ is another MATLAB function which computes the normali</w:t>
      </w:r>
      <w:r w:rsidR="00E14B11">
        <w:t>s</w:t>
      </w:r>
      <w:r>
        <w:t>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1E3424">
        <w:t xml:space="preserve">Figure </w:t>
      </w:r>
      <w:r w:rsidR="001E3424">
        <w:rPr>
          <w:noProof/>
        </w:rPr>
        <w:t>10</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1E3424">
        <w:t xml:space="preserve">Figure </w:t>
      </w:r>
      <w:r w:rsidR="001E3424">
        <w:rPr>
          <w:noProof/>
        </w:rPr>
        <w:t>10</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116077F8" w:rsidR="00F978C2" w:rsidRDefault="009210E4" w:rsidP="009210E4">
      <w:pPr>
        <w:pStyle w:val="Caption"/>
        <w:jc w:val="center"/>
      </w:pPr>
      <w:bookmarkStart w:id="44" w:name="_Ref41584022"/>
      <w:bookmarkStart w:id="45" w:name="_Toc42019129"/>
      <w:r>
        <w:t xml:space="preserve">Figure </w:t>
      </w:r>
      <w:r w:rsidR="00AE20F0">
        <w:fldChar w:fldCharType="begin"/>
      </w:r>
      <w:r w:rsidR="00AE20F0">
        <w:instrText xml:space="preserve"> SEQ Figure \* ARABIC </w:instrText>
      </w:r>
      <w:r w:rsidR="00AE20F0">
        <w:fldChar w:fldCharType="separate"/>
      </w:r>
      <w:r w:rsidR="001E3424">
        <w:rPr>
          <w:noProof/>
        </w:rPr>
        <w:t>9</w:t>
      </w:r>
      <w:r w:rsidR="00AE20F0">
        <w:rPr>
          <w:noProof/>
        </w:rPr>
        <w:fldChar w:fldCharType="end"/>
      </w:r>
      <w:bookmarkEnd w:id="44"/>
      <w:r>
        <w:t>. HSV version of test image.</w:t>
      </w:r>
      <w:bookmarkEnd w:id="45"/>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1BF8320C" w:rsidR="004440A0" w:rsidRDefault="00024881" w:rsidP="00024881">
      <w:pPr>
        <w:pStyle w:val="Caption"/>
        <w:jc w:val="center"/>
      </w:pPr>
      <w:bookmarkStart w:id="46" w:name="_Ref41585007"/>
      <w:bookmarkStart w:id="47" w:name="_Toc42019130"/>
      <w:r>
        <w:t xml:space="preserve">Figure </w:t>
      </w:r>
      <w:r w:rsidR="00AE20F0">
        <w:fldChar w:fldCharType="begin"/>
      </w:r>
      <w:r w:rsidR="00AE20F0">
        <w:instrText xml:space="preserve"> SEQ Figure \* ARABIC </w:instrText>
      </w:r>
      <w:r w:rsidR="00AE20F0">
        <w:fldChar w:fldCharType="separate"/>
      </w:r>
      <w:r w:rsidR="001E3424">
        <w:rPr>
          <w:noProof/>
        </w:rPr>
        <w:t>10</w:t>
      </w:r>
      <w:r w:rsidR="00AE20F0">
        <w:rPr>
          <w:noProof/>
        </w:rPr>
        <w:fldChar w:fldCharType="end"/>
      </w:r>
      <w:bookmarkEnd w:id="46"/>
      <w:r>
        <w:t>. Segmented circles (inverted colours).</w:t>
      </w:r>
      <w:bookmarkEnd w:id="47"/>
    </w:p>
    <w:p w14:paraId="1085224C" w14:textId="0AD9941F" w:rsidR="004440A0" w:rsidRDefault="00443EF9" w:rsidP="004440A0">
      <w:r>
        <w:lastRenderedPageBreak/>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1E3424">
        <w:t xml:space="preserve">Figure </w:t>
      </w:r>
      <w:r w:rsidR="001E3424">
        <w:rPr>
          <w:noProof/>
        </w:rPr>
        <w:t>10</w:t>
      </w:r>
      <w:r w:rsidR="000518A9">
        <w:fldChar w:fldCharType="end"/>
      </w:r>
      <w:r w:rsidR="000518A9">
        <w:t>. The detection algorithm calculates the centroid of the detected blo</w:t>
      </w:r>
      <w:r w:rsidR="00E14B11">
        <w:t>b</w:t>
      </w:r>
      <w:r w:rsidR="000518A9">
        <w:t xml:space="preserve">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1E3424">
        <w:t xml:space="preserve">Figure </w:t>
      </w:r>
      <w:r w:rsidR="001E3424">
        <w:rPr>
          <w:noProof/>
        </w:rPr>
        <w:t>11</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7EEB0759" w:rsidR="009D2DD0" w:rsidRDefault="009D2DD0" w:rsidP="009D2DD0">
      <w:pPr>
        <w:pStyle w:val="Caption"/>
        <w:jc w:val="center"/>
      </w:pPr>
      <w:bookmarkStart w:id="48" w:name="_Ref41590594"/>
      <w:bookmarkStart w:id="49" w:name="_Toc42019131"/>
      <w:r>
        <w:t xml:space="preserve">Figure </w:t>
      </w:r>
      <w:r w:rsidR="00AE20F0">
        <w:fldChar w:fldCharType="begin"/>
      </w:r>
      <w:r w:rsidR="00AE20F0">
        <w:instrText xml:space="preserve"> SEQ Figure \* ARABIC </w:instrText>
      </w:r>
      <w:r w:rsidR="00AE20F0">
        <w:fldChar w:fldCharType="separate"/>
      </w:r>
      <w:r w:rsidR="001E3424">
        <w:rPr>
          <w:noProof/>
        </w:rPr>
        <w:t>11</w:t>
      </w:r>
      <w:r w:rsidR="00AE20F0">
        <w:rPr>
          <w:noProof/>
        </w:rPr>
        <w:fldChar w:fldCharType="end"/>
      </w:r>
      <w:bookmarkEnd w:id="48"/>
      <w:r>
        <w:t>. Result of feature recognition using saturation thresholding.</w:t>
      </w:r>
      <w:bookmarkEnd w:id="49"/>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1058DFE6"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w:t>
      </w:r>
      <w:r w:rsidR="00E14B11">
        <w:t>the</w:t>
      </w:r>
      <w:r w:rsidR="006E0554">
        <w:t xml:space="preserve"> feature recognition process to be carried out for each frame </w:t>
      </w:r>
      <w:r w:rsidR="006E0554">
        <w:lastRenderedPageBreak/>
        <w:t>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50" w:name="_Toc42023537"/>
      <w:r>
        <w:t>The Kalman Filter</w:t>
      </w:r>
      <w:bookmarkEnd w:id="50"/>
    </w:p>
    <w:p w14:paraId="1BAF2CFB" w14:textId="1089D558"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1E3424">
        <w:t xml:space="preserve">Figure </w:t>
      </w:r>
      <w:r w:rsidR="001E3424">
        <w:rPr>
          <w:noProof/>
        </w:rPr>
        <w:t>5</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 xml:space="preserve">θ </m:t>
        </m:r>
      </m:oMath>
      <w:r w:rsidR="00E71CA7">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w:t>
      </w:r>
      <w:r w:rsidR="00D27A78">
        <w:rPr>
          <w:rFonts w:eastAsiaTheme="minorEastAsia"/>
          <w:iCs/>
        </w:rPr>
        <w:t>,</w:t>
      </w:r>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 xml:space="preserve">To ensure the controller performs </w:t>
      </w:r>
      <w:r w:rsidR="00D27A78">
        <w:rPr>
          <w:rFonts w:eastAsiaTheme="minorEastAsia"/>
          <w:iCs/>
        </w:rPr>
        <w:t>well</w:t>
      </w:r>
      <w:r w:rsidR="00D02196">
        <w:rPr>
          <w:rFonts w:eastAsiaTheme="minorEastAsia"/>
          <w:iCs/>
        </w:rPr>
        <w:t xml:space="preserve"> an accurate estimation of the states must be computed.</w:t>
      </w:r>
    </w:p>
    <w:p w14:paraId="65EAA9E4" w14:textId="7FB5A548" w:rsidR="00206350"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model is a Markov Chain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w:t>
      </w:r>
      <w:r w:rsidR="006C5D4C">
        <w:t>Algorithm 1</w:t>
      </w:r>
      <w:r w:rsidR="000A0AF1">
        <w:t xml:space="preserve"> </w:t>
      </w:r>
      <w:r w:rsidR="000A0AF1">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E03657">
        <w:rPr>
          <w:noProof/>
        </w:rPr>
        <w:t>[11]</w:t>
      </w:r>
      <w:r w:rsidR="000A0AF1">
        <w:fldChar w:fldCharType="end"/>
      </w:r>
      <w:r w:rsidR="005E7D8D">
        <w:t>.</w:t>
      </w:r>
    </w:p>
    <w:p w14:paraId="7692B762" w14:textId="77777777" w:rsidR="00206350" w:rsidRDefault="00206350">
      <w:pPr>
        <w:spacing w:before="0" w:after="160" w:line="259" w:lineRule="auto"/>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206350">
        <w:trPr>
          <w:cantSplit/>
        </w:trPr>
        <w:tc>
          <w:tcPr>
            <w:tcW w:w="9742" w:type="dxa"/>
            <w:tcBorders>
              <w:top w:val="single" w:sz="4" w:space="0" w:color="auto"/>
              <w:bottom w:val="single" w:sz="4" w:space="0" w:color="auto"/>
            </w:tcBorders>
          </w:tcPr>
          <w:p w14:paraId="361AF6F5" w14:textId="2EB2390B" w:rsidR="005E7D8D" w:rsidRDefault="005E7D8D" w:rsidP="00881F61">
            <w:r>
              <w:rPr>
                <w:rStyle w:val="Strong"/>
              </w:rPr>
              <w:lastRenderedPageBreak/>
              <w:t>Algorithm 1</w:t>
            </w:r>
          </w:p>
        </w:tc>
      </w:tr>
      <w:tr w:rsidR="005E7D8D" w14:paraId="7F1C0320" w14:textId="77777777" w:rsidTr="00206350">
        <w:trPr>
          <w:cantSplit/>
          <w:trHeight w:val="756"/>
        </w:trPr>
        <w:tc>
          <w:tcPr>
            <w:tcW w:w="9742" w:type="dxa"/>
            <w:tcBorders>
              <w:top w:val="single" w:sz="4" w:space="0" w:color="auto"/>
            </w:tcBorders>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7013D013" w:rsidR="005E7D8D" w:rsidRDefault="005E7D8D" w:rsidP="005E7D8D">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6</w:instrText>
                  </w:r>
                  <w:r w:rsidR="00AE20F0">
                    <w:rPr>
                      <w:noProof/>
                    </w:rPr>
                    <w:fldChar w:fldCharType="end"/>
                  </w:r>
                  <w:r>
                    <w:instrText>)</w:instrText>
                  </w:r>
                  <w:r>
                    <w:fldChar w:fldCharType="end"/>
                  </w:r>
                </w:p>
              </w:tc>
            </w:tr>
          </w:tbl>
          <w:p w14:paraId="45B6565D" w14:textId="6DCF8694" w:rsidR="005E7D8D" w:rsidRDefault="005E7D8D" w:rsidP="00881F61"/>
        </w:tc>
      </w:tr>
      <w:tr w:rsidR="005E7D8D" w14:paraId="4C56D835" w14:textId="77777777" w:rsidTr="00206350">
        <w:trPr>
          <w:cantSplit/>
        </w:trPr>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206350">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4006123E" w:rsidR="005E7D8D" w:rsidRDefault="005E7D8D" w:rsidP="005E7D8D">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7</w:instrText>
                  </w:r>
                  <w:r w:rsidR="00AE20F0">
                    <w:rPr>
                      <w:noProof/>
                    </w:rPr>
                    <w:fldChar w:fldCharType="end"/>
                  </w:r>
                  <w:r>
                    <w:instrText>)</w:instrText>
                  </w:r>
                  <w:r>
                    <w:fldChar w:fldCharType="end"/>
                  </w:r>
                </w:p>
              </w:tc>
            </w:tr>
          </w:tbl>
          <w:p w14:paraId="3AB15560" w14:textId="501A7845" w:rsidR="005E7D8D" w:rsidRDefault="005E7D8D" w:rsidP="00881F61"/>
        </w:tc>
      </w:tr>
      <w:tr w:rsidR="006C5D4C" w14:paraId="6F1A36F0" w14:textId="77777777" w:rsidTr="00206350">
        <w:trPr>
          <w:cantSplit/>
        </w:trPr>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206350">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3CA1BF75" w:rsidR="006C5D4C" w:rsidRDefault="006C5D4C" w:rsidP="006C5D4C">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8</w:instrText>
                  </w:r>
                  <w:r w:rsidR="00AE20F0">
                    <w:rPr>
                      <w:noProof/>
                    </w:rPr>
                    <w:fldChar w:fldCharType="end"/>
                  </w:r>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0FF20D20" w:rsidR="000A0AF1" w:rsidRDefault="000A0AF1" w:rsidP="00881F61">
      <w:r>
        <w:t xml:space="preserve">The Bayes Filter has two implementation issues: the measurement update and prediction update both contain the product of PDF’s and an integration </w:t>
      </w:r>
      <w:r>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sidR="00E03657">
        <w:rPr>
          <w:noProof/>
        </w:rPr>
        <w:t>[11]</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AE20F0"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16DFBC71" w:rsidR="001C3739" w:rsidRDefault="001C3739" w:rsidP="001C3739">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39</w:instrText>
            </w:r>
            <w:r w:rsidR="00AE20F0">
              <w:rPr>
                <w:noProof/>
              </w:rPr>
              <w:fldChar w:fldCharType="end"/>
            </w:r>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AE20F0"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3BBF370A" w:rsidR="001C3739" w:rsidRDefault="001C3739" w:rsidP="001C3739">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0</w:instrText>
            </w:r>
            <w:r w:rsidR="00AE20F0">
              <w:rPr>
                <w:noProof/>
              </w:rPr>
              <w:fldChar w:fldCharType="end"/>
            </w:r>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281D4B2F" w:rsidR="001C3739" w:rsidRDefault="001C3739" w:rsidP="001C3739">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1</w:instrText>
            </w:r>
            <w:r w:rsidR="00AE20F0">
              <w:rPr>
                <w:noProof/>
              </w:rPr>
              <w:fldChar w:fldCharType="end"/>
            </w:r>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68417FF1" w:rsidR="001C3739" w:rsidRDefault="001C3739" w:rsidP="001C3739">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2</w:instrText>
            </w:r>
            <w:r w:rsidR="00AE20F0">
              <w:rPr>
                <w:noProof/>
              </w:rPr>
              <w:fldChar w:fldCharType="end"/>
            </w:r>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61C3B31C" w:rsidR="001C3739" w:rsidRDefault="001C3739" w:rsidP="001C3739">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3</w:instrText>
            </w:r>
            <w:r w:rsidR="00AE20F0">
              <w:rPr>
                <w:noProof/>
              </w:rPr>
              <w:fldChar w:fldCharType="end"/>
            </w:r>
            <w:r>
              <w:instrText>)</w:instrText>
            </w:r>
            <w:r>
              <w:fldChar w:fldCharType="end"/>
            </w:r>
          </w:p>
        </w:tc>
      </w:tr>
    </w:tbl>
    <w:p w14:paraId="7A74AFCB" w14:textId="664CEC3A" w:rsidR="00D27A78"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E03657">
        <w:rPr>
          <w:noProof/>
        </w:rPr>
        <w:t>[11]</w:t>
      </w:r>
      <w:r w:rsidR="00AB1D8A">
        <w:fldChar w:fldCharType="end"/>
      </w:r>
      <w:r w:rsidR="000D098A">
        <w:t>.</w:t>
      </w:r>
    </w:p>
    <w:p w14:paraId="2D708D5F" w14:textId="66A51A3A" w:rsidR="00D27A78" w:rsidRDefault="00D27A78">
      <w:pPr>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27A78">
        <w:tc>
          <w:tcPr>
            <w:tcW w:w="9743" w:type="dxa"/>
            <w:tcBorders>
              <w:top w:val="single" w:sz="4" w:space="0" w:color="auto"/>
              <w:bottom w:val="single" w:sz="4" w:space="0" w:color="auto"/>
            </w:tcBorders>
          </w:tcPr>
          <w:p w14:paraId="30272FB9" w14:textId="5605A877" w:rsidR="000D098A" w:rsidRDefault="000D098A" w:rsidP="000D098A">
            <w:r>
              <w:rPr>
                <w:rStyle w:val="Strong"/>
              </w:rPr>
              <w:lastRenderedPageBreak/>
              <w:t>Algorithm 2</w:t>
            </w:r>
          </w:p>
        </w:tc>
      </w:tr>
      <w:tr w:rsidR="000D098A" w14:paraId="553853AA" w14:textId="77777777" w:rsidTr="00D27A78">
        <w:trPr>
          <w:trHeight w:val="756"/>
        </w:trPr>
        <w:tc>
          <w:tcPr>
            <w:tcW w:w="9743" w:type="dxa"/>
            <w:tcBorders>
              <w:top w:val="single" w:sz="4" w:space="0" w:color="auto"/>
            </w:tcBorders>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59B5DCDA" w:rsidR="000D098A" w:rsidRDefault="000D098A" w:rsidP="00DB6C5A">
                  <w:pPr>
                    <w:pStyle w:val="EquationNumberStyle"/>
                    <w:ind w:right="-23"/>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4</w:instrText>
                  </w:r>
                  <w:r w:rsidR="00AE20F0">
                    <w:rPr>
                      <w:noProof/>
                    </w:rPr>
                    <w:fldChar w:fldCharType="end"/>
                  </w:r>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4E398695" w:rsidR="000D098A" w:rsidRDefault="000D098A" w:rsidP="000D098A">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5</w:instrText>
                  </w:r>
                  <w:r w:rsidR="00AE20F0">
                    <w:rPr>
                      <w:noProof/>
                    </w:rPr>
                    <w:fldChar w:fldCharType="end"/>
                  </w:r>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27A78">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093985D8" w:rsidR="000D098A" w:rsidRDefault="000D098A" w:rsidP="000D098A">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6</w:instrText>
                  </w:r>
                  <w:r w:rsidR="00AE20F0">
                    <w:rPr>
                      <w:noProof/>
                    </w:rPr>
                    <w:fldChar w:fldCharType="end"/>
                  </w:r>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27A78">
        <w:tc>
          <w:tcPr>
            <w:tcW w:w="9743" w:type="dxa"/>
            <w:tcBorders>
              <w:bottom w:val="single" w:sz="4" w:space="0" w:color="auto"/>
            </w:tcBorders>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AE20F0"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459B9629" w:rsidR="00DB6C5A" w:rsidRDefault="00DB6C5A" w:rsidP="00DB6C5A">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7</w:instrText>
                  </w:r>
                  <w:r w:rsidR="00AE20F0">
                    <w:rPr>
                      <w:noProof/>
                    </w:rPr>
                    <w:fldChar w:fldCharType="end"/>
                  </w:r>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AE20F0"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5F99D65E" w:rsidR="00DB6C5A" w:rsidRDefault="00DB6C5A" w:rsidP="00DB6C5A">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8</w:instrText>
                  </w:r>
                  <w:r w:rsidR="00AE20F0">
                    <w:rPr>
                      <w:noProof/>
                    </w:rPr>
                    <w:fldChar w:fldCharType="end"/>
                  </w:r>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AE20F0"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572FC2C4" w:rsidR="00DB6C5A" w:rsidRDefault="00DB6C5A" w:rsidP="00DB6C5A">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49</w:instrText>
                  </w:r>
                  <w:r w:rsidR="00AE20F0">
                    <w:rPr>
                      <w:noProof/>
                    </w:rPr>
                    <w:fldChar w:fldCharType="end"/>
                  </w:r>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AE20F0"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7598E0A8" w:rsidR="00DB6C5A" w:rsidRDefault="00DB6C5A" w:rsidP="00DB6C5A">
                  <w:pPr>
                    <w:pStyle w:val="EquationNumberStyle"/>
                  </w:pPr>
                  <w:r>
                    <w:fldChar w:fldCharType="begin"/>
                  </w:r>
                  <w:r>
                    <w:instrText xml:space="preserve"> MACROBUTTON NumberReference \* MERGEFORMAT (</w:instrText>
                  </w:r>
                  <w:r w:rsidR="00AE20F0">
                    <w:fldChar w:fldCharType="begin"/>
                  </w:r>
                  <w:r w:rsidR="00AE20F0">
                    <w:instrText xml:space="preserve"> SEQ EquationNumber \n \* Arabic \* MERGEFORMAT </w:instrText>
                  </w:r>
                  <w:r w:rsidR="00AE20F0">
                    <w:fldChar w:fldCharType="separate"/>
                  </w:r>
                  <w:r w:rsidR="001E3424">
                    <w:rPr>
                      <w:noProof/>
                    </w:rPr>
                    <w:instrText>50</w:instrText>
                  </w:r>
                  <w:r w:rsidR="00AE20F0">
                    <w:rPr>
                      <w:noProof/>
                    </w:rPr>
                    <w:fldChar w:fldCharType="end"/>
                  </w:r>
                  <w:r>
                    <w:instrText>)</w:instrText>
                  </w:r>
                  <w:r>
                    <w:fldChar w:fldCharType="end"/>
                  </w:r>
                </w:p>
              </w:tc>
            </w:tr>
          </w:tbl>
          <w:p w14:paraId="75C4B2CC" w14:textId="0783E4DB" w:rsidR="00DB6C5A" w:rsidRDefault="00DB6C5A" w:rsidP="000D098A"/>
        </w:tc>
      </w:tr>
    </w:tbl>
    <w:p w14:paraId="234C0067" w14:textId="6E94164A" w:rsidR="00BF7A9F" w:rsidRDefault="00272690" w:rsidP="007B014F">
      <w:r>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001E3424">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001E3424">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2E0A12D4" w:rsidR="007B320B" w:rsidRDefault="007B320B" w:rsidP="007B014F">
      <w:r>
        <w:t xml:space="preserve">There are effectively three tuning parameters associated with a Kalman Filter: the </w:t>
      </w:r>
      <w:r w:rsidR="00D27A78">
        <w:t>state transition</w:t>
      </w:r>
      <w:r>
        <w:t xml:space="preserve"> model uncertainty, the measurement uncertainty, and the initial prediction density.</w:t>
      </w:r>
      <w:r w:rsidR="00AA2EBD">
        <w:t xml:space="preserve"> These parameters are expressed as covariance matrices.</w:t>
      </w:r>
      <w:r>
        <w:t xml:space="preserve"> The </w:t>
      </w:r>
      <w:r w:rsidR="00D27A78">
        <w:t>state transition</w:t>
      </w:r>
      <w:r>
        <w:t xml:space="preserve"> model uncertainty captures the confidence </w:t>
      </w:r>
      <w:r>
        <w:lastRenderedPageBreak/>
        <w:t xml:space="preserve">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1E3424">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657603C" w14:textId="68057199" w:rsidR="00D27A78" w:rsidRDefault="00D27A78" w:rsidP="007B014F">
      <w:r>
        <w:t xml:space="preserve">Application of the Kalman Filter to the measurements obtained from the computer vision process generates a </w:t>
      </w:r>
      <w:r w:rsidR="002156A1">
        <w:t>state estimation suitable for control.</w:t>
      </w:r>
    </w:p>
    <w:p w14:paraId="4BEDA4A1" w14:textId="77777777" w:rsidR="002156A1" w:rsidRDefault="002156A1" w:rsidP="00446DA8"/>
    <w:p w14:paraId="6B25BBD7" w14:textId="3E62916E" w:rsidR="00A81A95" w:rsidRDefault="00A81A95" w:rsidP="002156A1">
      <w:pPr>
        <w:pStyle w:val="Heading1"/>
      </w:pPr>
      <w:r>
        <w:br w:type="page"/>
      </w:r>
      <w:bookmarkStart w:id="51" w:name="_Toc42023538"/>
      <w:r>
        <w:lastRenderedPageBreak/>
        <w:t>Experiment Apparatus Design</w:t>
      </w:r>
      <w:bookmarkEnd w:id="51"/>
    </w:p>
    <w:p w14:paraId="43CD23F5" w14:textId="6FC93A98" w:rsidR="00A81A95" w:rsidRDefault="002156A1" w:rsidP="00A81A95">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65F9CBC" w14:textId="0FA78EFF" w:rsidR="002156A1" w:rsidRDefault="00A12901" w:rsidP="00A81A95">
      <w:r>
        <w:t>There are few constraints on the design of the system</w:t>
      </w:r>
      <w:r w:rsidR="00274934">
        <w:t xml:space="preserve"> to preserve model accuracy</w:t>
      </w:r>
      <w:r>
        <w:t>. The primary constraint</w:t>
      </w:r>
      <w:r w:rsidR="00274934">
        <w:t>s</w:t>
      </w:r>
      <w:r>
        <w:t xml:space="preserve"> </w:t>
      </w:r>
      <w:r w:rsidR="00274934">
        <w:t>are</w:t>
      </w:r>
      <w:r>
        <w:t xml:space="preserve"> that the disks be as round as possible, and that they are held in plane perpendicular to the ground.</w:t>
      </w:r>
      <w:r w:rsidR="00274934">
        <w:t xml:space="preserve"> Most other design choices are driven by ease of construction, simplicity, and material availability. The disks are held between two clear enclosure plates. The front plate must be clear to allow the computer vision process to see the object. A frame suspends the enclos</w:t>
      </w:r>
      <w:r w:rsidR="00E14B11">
        <w:t>ure</w:t>
      </w:r>
      <w:r w:rsidR="00274934">
        <w:t xml:space="preserve"> plates and disks from the ground</w:t>
      </w:r>
      <w:r w:rsidR="00E14B11">
        <w:t>,</w:t>
      </w:r>
      <w:r w:rsidR="00274934">
        <w:t xml:space="preserve"> provides stability against tipping</w:t>
      </w:r>
      <w:r w:rsidR="00E14B11">
        <w:t>,</w:t>
      </w:r>
      <w:r w:rsidR="00274934">
        <w:t xml:space="preserve"> and provides mounting points for the hardware and camera. Torque is transferred from the motor to the hand via a keyed shaft. The shaft supports t</w:t>
      </w:r>
      <w:r w:rsidR="00E14B11">
        <w:t>he</w:t>
      </w:r>
      <w:r w:rsidR="00274934">
        <w:t xml:space="preserve"> load of the two disks and interacts with the enclosure plates through a bearing.</w:t>
      </w:r>
    </w:p>
    <w:p w14:paraId="7E14667E" w14:textId="13FD0F32" w:rsidR="00274934" w:rsidRDefault="00274934" w:rsidP="00A81A95">
      <w:r>
        <w:t>Enclosure plates are milled from 10mm polycarbonate sheet. Polycarbonate is a thermoplastic with good machinability and optical properties. The disks are also milled from this sheet.</w:t>
      </w:r>
      <w:r w:rsidR="00997FF0">
        <w:t xml:space="preserve"> Perspex is an alternative material but is less flexible, and more prone to shattering, and demands a significantly higher financial investment.</w:t>
      </w:r>
    </w:p>
    <w:p w14:paraId="6FC1BAED" w14:textId="47FDA8DF" w:rsidR="00274934" w:rsidRDefault="00997FF0" w:rsidP="00A81A95">
      <w:r>
        <w:t>20</w:t>
      </w:r>
      <w:r w:rsidR="00E14B11">
        <w:t xml:space="preserve"> </w:t>
      </w:r>
      <w:r>
        <w:t>x</w:t>
      </w:r>
      <w:r w:rsidR="00E14B11">
        <w:t xml:space="preserve"> </w:t>
      </w:r>
      <w:r>
        <w:t>20</w:t>
      </w:r>
      <w:r w:rsidR="00E14B11">
        <w:t xml:space="preserve"> </w:t>
      </w:r>
      <w:r>
        <w:t>x</w:t>
      </w:r>
      <w:r w:rsidR="00E14B11">
        <w:t xml:space="preserve"> </w:t>
      </w:r>
      <w:r>
        <w:t xml:space="preserve">2mm aluminium square section is used to construct the frame. This material provides adequate strength alongside good workability, with low weight. Sections are easily joined via welding. Bearings and shafts are off-the-shelf items appropriate for the size of the components. </w:t>
      </w:r>
      <w:r>
        <w:fldChar w:fldCharType="begin"/>
      </w:r>
      <w:r>
        <w:instrText xml:space="preserve"> REF _Ref41908826 \h </w:instrText>
      </w:r>
      <w:r>
        <w:fldChar w:fldCharType="separate"/>
      </w:r>
      <w:r w:rsidR="001E3424">
        <w:t xml:space="preserve">Figure </w:t>
      </w:r>
      <w:r w:rsidR="001E3424">
        <w:rPr>
          <w:noProof/>
        </w:rPr>
        <w:t>12</w:t>
      </w:r>
      <w:r>
        <w:fldChar w:fldCharType="end"/>
      </w:r>
      <w:r>
        <w:t xml:space="preserve"> shows a general assembly of the apparatus.</w:t>
      </w:r>
    </w:p>
    <w:p w14:paraId="768A9877" w14:textId="77777777" w:rsidR="00997FF0" w:rsidRDefault="00997FF0" w:rsidP="00997FF0">
      <w:pPr>
        <w:keepNext/>
        <w:jc w:val="center"/>
      </w:pPr>
      <w:r w:rsidRPr="00997FF0">
        <w:rPr>
          <w:noProof/>
        </w:rPr>
        <w:lastRenderedPageBreak/>
        <w:drawing>
          <wp:inline distT="0" distB="0" distL="0" distR="0" wp14:anchorId="306F8806" wp14:editId="3D159BA7">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2142" cy="3948517"/>
                    </a:xfrm>
                    <a:prstGeom prst="rect">
                      <a:avLst/>
                    </a:prstGeom>
                  </pic:spPr>
                </pic:pic>
              </a:graphicData>
            </a:graphic>
          </wp:inline>
        </w:drawing>
      </w:r>
    </w:p>
    <w:p w14:paraId="36A1490E" w14:textId="4524F81E" w:rsidR="00274934" w:rsidRDefault="00997FF0" w:rsidP="00997FF0">
      <w:pPr>
        <w:pStyle w:val="Caption"/>
        <w:jc w:val="center"/>
      </w:pPr>
      <w:bookmarkStart w:id="52" w:name="_Ref41908826"/>
      <w:bookmarkStart w:id="53" w:name="_Toc42019132"/>
      <w:r>
        <w:t xml:space="preserve">Figure </w:t>
      </w:r>
      <w:r w:rsidR="00AE20F0">
        <w:fldChar w:fldCharType="begin"/>
      </w:r>
      <w:r w:rsidR="00AE20F0">
        <w:instrText xml:space="preserve"> SEQ Figure \* ARABIC </w:instrText>
      </w:r>
      <w:r w:rsidR="00AE20F0">
        <w:fldChar w:fldCharType="separate"/>
      </w:r>
      <w:r w:rsidR="001E3424">
        <w:rPr>
          <w:noProof/>
        </w:rPr>
        <w:t>12</w:t>
      </w:r>
      <w:r w:rsidR="00AE20F0">
        <w:rPr>
          <w:noProof/>
        </w:rPr>
        <w:fldChar w:fldCharType="end"/>
      </w:r>
      <w:bookmarkEnd w:id="52"/>
      <w:r>
        <w:t xml:space="preserve">. </w:t>
      </w:r>
      <w:r w:rsidR="00E14B11">
        <w:t xml:space="preserve">Isometric view </w:t>
      </w:r>
      <w:r>
        <w:t>of experiment apparatus</w:t>
      </w:r>
      <w:bookmarkEnd w:id="53"/>
      <w:r w:rsidR="00E14B11">
        <w:t xml:space="preserve"> general assembly.</w:t>
      </w:r>
    </w:p>
    <w:p w14:paraId="4E25DC9C" w14:textId="3F55B70D" w:rsidR="003824DF" w:rsidRDefault="00997FF0" w:rsidP="003824DF">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do require larger control forces due to greater inertia. Hobbyist electronic motors are often </w:t>
      </w:r>
      <w:r w:rsidR="00E80F35">
        <w:t xml:space="preserve">available in high-torque or high-speed options as these are inversely related. The model and simulation developed allow the torque and </w:t>
      </w:r>
      <w:r w:rsidR="003824DF">
        <w:t xml:space="preserve">angular velocity demands of the system to be estimated. </w:t>
      </w:r>
      <w:r w:rsidR="00F91817">
        <w:fldChar w:fldCharType="begin"/>
      </w:r>
      <w:r w:rsidR="00F91817">
        <w:instrText xml:space="preserve"> REF _Ref41913459 \h </w:instrText>
      </w:r>
      <w:r w:rsidR="00F91817">
        <w:fldChar w:fldCharType="separate"/>
      </w:r>
      <w:r w:rsidR="001E3424">
        <w:t xml:space="preserve">Figure </w:t>
      </w:r>
      <w:r w:rsidR="001E3424">
        <w:rPr>
          <w:noProof/>
        </w:rPr>
        <w:t>13</w:t>
      </w:r>
      <w:r w:rsidR="00F91817">
        <w:fldChar w:fldCharType="end"/>
      </w:r>
      <w:r w:rsidR="003824DF">
        <w:t xml:space="preserve"> shows the angular velocity of the hand and object, alongside the demanded torque, subject to a control law. With an object diameter of 120mm and a hand diameter of 240mm the torque demanded for a 120RPM change are below the maximum output of a hobbyist DC motor such as the Pololu 4846.</w:t>
      </w:r>
    </w:p>
    <w:p w14:paraId="5CA7F9AC" w14:textId="33221D0B" w:rsidR="009075B4" w:rsidRDefault="009075B4" w:rsidP="003824DF"/>
    <w:p w14:paraId="3EC0F581" w14:textId="0B972CC9" w:rsidR="009075B4" w:rsidRDefault="009075B4" w:rsidP="003824DF"/>
    <w:p w14:paraId="419DC31B" w14:textId="77777777" w:rsidR="009075B4" w:rsidRDefault="009075B4" w:rsidP="003824DF"/>
    <w:p w14:paraId="16C5B723" w14:textId="4C35E878" w:rsidR="003824DF" w:rsidRDefault="003824DF" w:rsidP="003824DF">
      <w:pPr>
        <w:keepNext/>
        <w:jc w:val="center"/>
      </w:pPr>
      <w:r w:rsidRPr="003824DF">
        <w:rPr>
          <w:noProof/>
        </w:rPr>
        <w:lastRenderedPageBreak/>
        <w:drawing>
          <wp:inline distT="0" distB="0" distL="0" distR="0" wp14:anchorId="6DDA8026" wp14:editId="29A0433F">
            <wp:extent cx="5325745" cy="39282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b="1650"/>
                    <a:stretch/>
                  </pic:blipFill>
                  <pic:spPr bwMode="auto">
                    <a:xfrm>
                      <a:off x="0" y="0"/>
                      <a:ext cx="5325745" cy="3928262"/>
                    </a:xfrm>
                    <a:prstGeom prst="rect">
                      <a:avLst/>
                    </a:prstGeom>
                    <a:noFill/>
                    <a:ln>
                      <a:noFill/>
                    </a:ln>
                    <a:extLst>
                      <a:ext uri="{53640926-AAD7-44D8-BBD7-CCE9431645EC}">
                        <a14:shadowObscured xmlns:a14="http://schemas.microsoft.com/office/drawing/2010/main"/>
                      </a:ext>
                    </a:extLst>
                  </pic:spPr>
                </pic:pic>
              </a:graphicData>
            </a:graphic>
          </wp:inline>
        </w:drawing>
      </w:r>
    </w:p>
    <w:p w14:paraId="67B8D60D" w14:textId="77AC8865" w:rsidR="00E80F35" w:rsidRDefault="003824DF" w:rsidP="003824DF">
      <w:pPr>
        <w:pStyle w:val="Caption"/>
        <w:jc w:val="center"/>
      </w:pPr>
      <w:bookmarkStart w:id="54" w:name="_Ref41913459"/>
      <w:bookmarkStart w:id="55" w:name="_Toc42019133"/>
      <w:r>
        <w:t xml:space="preserve">Figure </w:t>
      </w:r>
      <w:r w:rsidR="00AE20F0">
        <w:fldChar w:fldCharType="begin"/>
      </w:r>
      <w:r w:rsidR="00AE20F0">
        <w:instrText xml:space="preserve"> SEQ Fi</w:instrText>
      </w:r>
      <w:r w:rsidR="00AE20F0">
        <w:instrText xml:space="preserve">gure \* ARABIC </w:instrText>
      </w:r>
      <w:r w:rsidR="00AE20F0">
        <w:fldChar w:fldCharType="separate"/>
      </w:r>
      <w:r w:rsidR="001E3424">
        <w:rPr>
          <w:noProof/>
        </w:rPr>
        <w:t>13</w:t>
      </w:r>
      <w:r w:rsidR="00AE20F0">
        <w:rPr>
          <w:noProof/>
        </w:rPr>
        <w:fldChar w:fldCharType="end"/>
      </w:r>
      <w:bookmarkEnd w:id="54"/>
      <w:r>
        <w:t>. Angle, angular velocity and demanded torque plots for applied control law.</w:t>
      </w:r>
      <w:bookmarkEnd w:id="55"/>
    </w:p>
    <w:p w14:paraId="6335FA9B" w14:textId="28DBE8D9" w:rsidR="00997FF0" w:rsidRDefault="00997FF0" w:rsidP="002156A1"/>
    <w:p w14:paraId="17808CD3" w14:textId="39A732C6" w:rsidR="00997FF0" w:rsidRDefault="00997FF0" w:rsidP="002156A1"/>
    <w:p w14:paraId="5E53B1A4" w14:textId="4BD2C701" w:rsidR="00997FF0" w:rsidRDefault="00997FF0" w:rsidP="002156A1"/>
    <w:p w14:paraId="702956D0" w14:textId="7CF46783" w:rsidR="00997FF0" w:rsidRDefault="00997FF0" w:rsidP="002156A1"/>
    <w:p w14:paraId="473419D4" w14:textId="34CFC2FE" w:rsidR="00997FF0" w:rsidRDefault="00997FF0" w:rsidP="002156A1"/>
    <w:p w14:paraId="2178501C" w14:textId="1FA600BD" w:rsidR="00997FF0" w:rsidRDefault="00997FF0" w:rsidP="002156A1"/>
    <w:p w14:paraId="3E771FD6" w14:textId="77777777" w:rsidR="00997FF0" w:rsidRDefault="00997FF0" w:rsidP="002156A1"/>
    <w:p w14:paraId="2E2CA397" w14:textId="4B241903" w:rsidR="009075B4" w:rsidRDefault="009075B4">
      <w:pPr>
        <w:spacing w:before="0" w:after="160" w:line="259" w:lineRule="auto"/>
        <w:jc w:val="left"/>
      </w:pPr>
      <w:r>
        <w:br w:type="page"/>
      </w:r>
    </w:p>
    <w:p w14:paraId="42E064A0" w14:textId="12C711DA" w:rsidR="00E00971" w:rsidRDefault="009075B4" w:rsidP="009075B4">
      <w:pPr>
        <w:pStyle w:val="Heading1"/>
      </w:pPr>
      <w:r>
        <w:lastRenderedPageBreak/>
        <w:t>Blargh</w:t>
      </w:r>
    </w:p>
    <w:p w14:paraId="75AAC17B" w14:textId="5C16CFD8" w:rsidR="009075B4" w:rsidRDefault="009075B4" w:rsidP="009075B4">
      <w:r>
        <w:t>Build:</w:t>
      </w:r>
    </w:p>
    <w:p w14:paraId="72306682" w14:textId="1C415F2D" w:rsidR="009075B4" w:rsidRDefault="009075B4" w:rsidP="009075B4">
      <w:pPr>
        <w:pStyle w:val="ListParagraph"/>
        <w:numPr>
          <w:ilvl w:val="0"/>
          <w:numId w:val="42"/>
        </w:numPr>
      </w:pPr>
      <w:r>
        <w:t>Add washers to reduce friction</w:t>
      </w:r>
    </w:p>
    <w:p w14:paraId="12ED0529" w14:textId="580EBDA2" w:rsidR="009075B4" w:rsidRDefault="009075B4" w:rsidP="009075B4">
      <w:r>
        <w:t>Camera:</w:t>
      </w:r>
    </w:p>
    <w:p w14:paraId="488DD215" w14:textId="4D8468CC" w:rsidR="009075B4" w:rsidRDefault="009075B4" w:rsidP="009075B4">
      <w:pPr>
        <w:pStyle w:val="ListParagraph"/>
        <w:numPr>
          <w:ilvl w:val="0"/>
          <w:numId w:val="42"/>
        </w:numPr>
      </w:pPr>
      <w:r>
        <w:t>Stickers for markers</w:t>
      </w:r>
    </w:p>
    <w:p w14:paraId="6BB5476D" w14:textId="42B89374" w:rsidR="009075B4" w:rsidRDefault="009075B4" w:rsidP="009075B4">
      <w:pPr>
        <w:pStyle w:val="ListParagraph"/>
        <w:numPr>
          <w:ilvl w:val="0"/>
          <w:numId w:val="42"/>
        </w:numPr>
      </w:pPr>
      <w:r>
        <w:t>Add reference sticker</w:t>
      </w:r>
    </w:p>
    <w:p w14:paraId="3DFDA60D" w14:textId="432A251F" w:rsidR="009075B4" w:rsidRDefault="009075B4" w:rsidP="009075B4">
      <w:pPr>
        <w:pStyle w:val="ListParagraph"/>
        <w:numPr>
          <w:ilvl w:val="0"/>
          <w:numId w:val="42"/>
        </w:numPr>
      </w:pPr>
      <w:r>
        <w:t>Change exposure to be very short</w:t>
      </w:r>
    </w:p>
    <w:p w14:paraId="22B8FB41" w14:textId="3899FD1A" w:rsidR="009075B4" w:rsidRDefault="009075B4" w:rsidP="009075B4">
      <w:pPr>
        <w:pStyle w:val="ListParagraph"/>
        <w:numPr>
          <w:ilvl w:val="0"/>
          <w:numId w:val="42"/>
        </w:numPr>
      </w:pPr>
      <w:r>
        <w:t>Change contrast and brightness for ideal HSV</w:t>
      </w:r>
    </w:p>
    <w:p w14:paraId="068F9D6C" w14:textId="19EF8269" w:rsidR="009075B4" w:rsidRDefault="009075B4" w:rsidP="009075B4">
      <w:r>
        <w:t>SysID</w:t>
      </w:r>
    </w:p>
    <w:p w14:paraId="146AC6D8" w14:textId="446B45FB" w:rsidR="009075B4" w:rsidRDefault="009075B4" w:rsidP="009075B4">
      <w:pPr>
        <w:pStyle w:val="ListParagraph"/>
        <w:numPr>
          <w:ilvl w:val="0"/>
          <w:numId w:val="43"/>
        </w:numPr>
      </w:pPr>
      <w:r>
        <w:t>Start with linear model – Voltage input match velocity</w:t>
      </w:r>
    </w:p>
    <w:p w14:paraId="0134D2EC" w14:textId="48612B0E" w:rsidR="009075B4" w:rsidRDefault="009075B4" w:rsidP="009075B4">
      <w:pPr>
        <w:pStyle w:val="ListParagraph"/>
        <w:numPr>
          <w:ilvl w:val="0"/>
          <w:numId w:val="43"/>
        </w:numPr>
      </w:pPr>
      <w:r>
        <w:t>Nonlinear resistance – Voltage input match velocity</w:t>
      </w:r>
    </w:p>
    <w:p w14:paraId="120BEB6B" w14:textId="13992989" w:rsidR="009075B4" w:rsidRDefault="009075B4" w:rsidP="009075B4">
      <w:pPr>
        <w:pStyle w:val="ListParagraph"/>
        <w:numPr>
          <w:ilvl w:val="0"/>
          <w:numId w:val="43"/>
        </w:numPr>
      </w:pPr>
      <w:r>
        <w:t>Back to linear – omega and current input, match voltage</w:t>
      </w:r>
    </w:p>
    <w:p w14:paraId="75DB35F9" w14:textId="09FC89ED" w:rsidR="009075B4" w:rsidRDefault="009075B4" w:rsidP="009075B4">
      <w:pPr>
        <w:pStyle w:val="ListParagraph"/>
        <w:numPr>
          <w:ilvl w:val="0"/>
          <w:numId w:val="43"/>
        </w:numPr>
      </w:pPr>
      <w:r>
        <w:t>Linear model to find inductance. V and omega input, match velocity</w:t>
      </w:r>
    </w:p>
    <w:p w14:paraId="3843FFB9" w14:textId="01677F43" w:rsidR="009075B4" w:rsidRDefault="009075B4" w:rsidP="009075B4">
      <w:pPr>
        <w:pStyle w:val="ListParagraph"/>
        <w:numPr>
          <w:ilvl w:val="0"/>
          <w:numId w:val="43"/>
        </w:numPr>
      </w:pPr>
      <w:r>
        <w:t>Nonlinear model to find friction</w:t>
      </w:r>
    </w:p>
    <w:p w14:paraId="7A89DAE5" w14:textId="095AEA5E" w:rsidR="009075B4" w:rsidRDefault="009075B4" w:rsidP="009075B4">
      <w:pPr>
        <w:pStyle w:val="ListParagraph"/>
        <w:numPr>
          <w:ilvl w:val="1"/>
          <w:numId w:val="43"/>
        </w:numPr>
      </w:pPr>
      <w:r>
        <w:t>Symmetric coulomb</w:t>
      </w:r>
    </w:p>
    <w:p w14:paraId="6B74CFEC" w14:textId="4539BCB0" w:rsidR="009075B4" w:rsidRDefault="009075B4" w:rsidP="009075B4">
      <w:pPr>
        <w:pStyle w:val="ListParagraph"/>
        <w:numPr>
          <w:ilvl w:val="1"/>
          <w:numId w:val="43"/>
        </w:numPr>
      </w:pPr>
      <w:r>
        <w:t>Symmetric stribeck</w:t>
      </w:r>
    </w:p>
    <w:p w14:paraId="53088AB9" w14:textId="41CF65EF" w:rsidR="009075B4" w:rsidRDefault="009075B4" w:rsidP="009075B4">
      <w:pPr>
        <w:pStyle w:val="ListParagraph"/>
        <w:numPr>
          <w:ilvl w:val="1"/>
          <w:numId w:val="43"/>
        </w:numPr>
      </w:pPr>
      <w:r>
        <w:t>Symmetric couloumb+stribeck</w:t>
      </w:r>
    </w:p>
    <w:p w14:paraId="4C8665B4" w14:textId="5570F3B4" w:rsidR="009075B4" w:rsidRDefault="009075B4" w:rsidP="009075B4">
      <w:pPr>
        <w:pStyle w:val="ListParagraph"/>
        <w:numPr>
          <w:ilvl w:val="1"/>
          <w:numId w:val="43"/>
        </w:numPr>
      </w:pPr>
      <w:r>
        <w:t>Asymmetric couloumb+stribeck</w:t>
      </w:r>
    </w:p>
    <w:p w14:paraId="69422970" w14:textId="2D4FEB4F" w:rsidR="009075B4" w:rsidRDefault="009075B4" w:rsidP="009075B4">
      <w:pPr>
        <w:pStyle w:val="ListParagraph"/>
        <w:numPr>
          <w:ilvl w:val="1"/>
          <w:numId w:val="43"/>
        </w:numPr>
      </w:pPr>
      <w:r>
        <w:t>Asymmetric couloumb+stribeck+stiction</w:t>
      </w:r>
    </w:p>
    <w:p w14:paraId="6E0305DF" w14:textId="62C41699" w:rsidR="009075B4" w:rsidRDefault="009075B4" w:rsidP="009075B4">
      <w:pPr>
        <w:pStyle w:val="ListParagraph"/>
        <w:numPr>
          <w:ilvl w:val="1"/>
          <w:numId w:val="43"/>
        </w:numPr>
      </w:pPr>
      <w:r>
        <w:t>Smooth and non-smooth models</w:t>
      </w:r>
    </w:p>
    <w:p w14:paraId="17A3DF20" w14:textId="6F7F2191" w:rsidR="009075B4" w:rsidRDefault="009075B4" w:rsidP="009075B4">
      <w:pPr>
        <w:pStyle w:val="ListParagraph"/>
        <w:numPr>
          <w:ilvl w:val="0"/>
          <w:numId w:val="43"/>
        </w:numPr>
      </w:pPr>
      <w:r>
        <w:t>Implement current control</w:t>
      </w:r>
    </w:p>
    <w:p w14:paraId="7B37BC38" w14:textId="7E081A30" w:rsidR="009075B4" w:rsidRDefault="009075B4" w:rsidP="009075B4">
      <w:pPr>
        <w:pStyle w:val="ListParagraph"/>
        <w:numPr>
          <w:ilvl w:val="1"/>
          <w:numId w:val="43"/>
        </w:numPr>
      </w:pPr>
      <w:r>
        <w:t>Doesn’t work due to stiction</w:t>
      </w:r>
    </w:p>
    <w:p w14:paraId="17E19901" w14:textId="368B311C" w:rsidR="009075B4" w:rsidRDefault="009075B4" w:rsidP="009075B4">
      <w:pPr>
        <w:pStyle w:val="ListParagraph"/>
        <w:numPr>
          <w:ilvl w:val="0"/>
          <w:numId w:val="43"/>
        </w:numPr>
      </w:pPr>
      <w:r>
        <w:t>Remove current control loop, implement torque control</w:t>
      </w:r>
    </w:p>
    <w:p w14:paraId="14E7DD6F" w14:textId="50C3D8DA" w:rsidR="009075B4" w:rsidRDefault="009075B4" w:rsidP="009075B4">
      <w:pPr>
        <w:pStyle w:val="ListParagraph"/>
        <w:numPr>
          <w:ilvl w:val="1"/>
          <w:numId w:val="43"/>
        </w:numPr>
      </w:pPr>
      <w:r>
        <w:t>Works badly due to backlash in gearbox</w:t>
      </w:r>
    </w:p>
    <w:p w14:paraId="04631218" w14:textId="349B4701" w:rsidR="009075B4" w:rsidRDefault="009075B4" w:rsidP="009075B4">
      <w:pPr>
        <w:pStyle w:val="ListParagraph"/>
        <w:numPr>
          <w:ilvl w:val="0"/>
          <w:numId w:val="43"/>
        </w:numPr>
      </w:pPr>
      <w:r>
        <w:t>Implement KF and controller</w:t>
      </w:r>
    </w:p>
    <w:p w14:paraId="43FFD1B9" w14:textId="1576E36B" w:rsidR="009075B4" w:rsidRDefault="009075B4" w:rsidP="009075B4">
      <w:pPr>
        <w:pStyle w:val="ListParagraph"/>
        <w:numPr>
          <w:ilvl w:val="1"/>
          <w:numId w:val="43"/>
        </w:numPr>
      </w:pPr>
      <w:r>
        <w:t>Very chattery performance, backlash causing too many issues</w:t>
      </w:r>
    </w:p>
    <w:p w14:paraId="0CFF3CCB" w14:textId="2C6F1EF2" w:rsidR="009075B4" w:rsidRDefault="009075B4" w:rsidP="009075B4">
      <w:pPr>
        <w:pStyle w:val="ListParagraph"/>
        <w:numPr>
          <w:ilvl w:val="1"/>
          <w:numId w:val="43"/>
        </w:numPr>
      </w:pPr>
      <w:r>
        <w:t>Prediction is also poor due to backlash, leading to more issues</w:t>
      </w:r>
    </w:p>
    <w:p w14:paraId="1D99DE33" w14:textId="32EE07E5" w:rsidR="009075B4" w:rsidRDefault="009075B4" w:rsidP="009075B4"/>
    <w:p w14:paraId="70B1ACF6" w14:textId="6B455239" w:rsidR="009075B4" w:rsidRDefault="009075B4" w:rsidP="009075B4"/>
    <w:p w14:paraId="5D705475" w14:textId="77777777" w:rsidR="009075B4" w:rsidRPr="009075B4" w:rsidRDefault="009075B4" w:rsidP="009075B4"/>
    <w:p w14:paraId="12229560" w14:textId="53C92E22" w:rsidR="00056B4C" w:rsidRDefault="00056B4C">
      <w:pPr>
        <w:spacing w:line="259" w:lineRule="auto"/>
        <w:jc w:val="left"/>
      </w:pPr>
      <w:r>
        <w:br w:type="page"/>
      </w:r>
    </w:p>
    <w:p w14:paraId="35B49FAA" w14:textId="77777777" w:rsidR="00073F8B" w:rsidRDefault="00073F8B" w:rsidP="00073F8B">
      <w:pPr>
        <w:pStyle w:val="Heading1"/>
      </w:pPr>
      <w:bookmarkStart w:id="56" w:name="_Toc42023539"/>
      <w:r>
        <w:lastRenderedPageBreak/>
        <w:t>References</w:t>
      </w:r>
      <w:bookmarkEnd w:id="56"/>
    </w:p>
    <w:p w14:paraId="37D7E3BB" w14:textId="77777777" w:rsidR="007E70D7" w:rsidRPr="007E70D7" w:rsidRDefault="00073F8B" w:rsidP="007E70D7">
      <w:pPr>
        <w:pStyle w:val="EndNoteBibliography"/>
        <w:spacing w:after="0"/>
        <w:ind w:left="720" w:hanging="720"/>
      </w:pPr>
      <w:r>
        <w:fldChar w:fldCharType="begin"/>
      </w:r>
      <w:r>
        <w:instrText xml:space="preserve"> ADDIN EN.REFLIST </w:instrText>
      </w:r>
      <w:r>
        <w:fldChar w:fldCharType="separate"/>
      </w:r>
      <w:r w:rsidR="007E70D7" w:rsidRPr="007E70D7">
        <w:t>[1]</w:t>
      </w:r>
      <w:r w:rsidR="007E70D7" w:rsidRPr="007E70D7">
        <w:tab/>
        <w:t xml:space="preserve">A. Donaire, F. Ruggiero, L. R. Buonocore, V. Lippiello, and B. Siciliano, "Passivity-Based Control for a Rolling-Balancing System: The Nonprehensile Disk-on-Disk," </w:t>
      </w:r>
      <w:r w:rsidR="007E70D7" w:rsidRPr="007E70D7">
        <w:rPr>
          <w:i/>
        </w:rPr>
        <w:t xml:space="preserve">IEEE Transactions on Control Systems Technology, </w:t>
      </w:r>
      <w:r w:rsidR="007E70D7" w:rsidRPr="007E70D7">
        <w:t>vol. 25, no. 6, pp. 2135-2142, 2017, doi: 10.1109/TCST.2016.2637719.</w:t>
      </w:r>
    </w:p>
    <w:p w14:paraId="22413B16" w14:textId="77777777" w:rsidR="007E70D7" w:rsidRPr="007E70D7" w:rsidRDefault="007E70D7" w:rsidP="007E70D7">
      <w:pPr>
        <w:pStyle w:val="EndNoteBibliography"/>
        <w:spacing w:after="0"/>
        <w:ind w:left="720" w:hanging="720"/>
      </w:pPr>
      <w:r w:rsidRPr="007E70D7">
        <w:t>[2]</w:t>
      </w:r>
      <w:r w:rsidRPr="007E70D7">
        <w:tab/>
        <w:t xml:space="preserve">J. Ryu, F. Ruggiero, and K. M. Lynch, "Control of Nonprehensile Rolling Manipulation: Balancing a Disk on a Disk," </w:t>
      </w:r>
      <w:r w:rsidRPr="007E70D7">
        <w:rPr>
          <w:i/>
        </w:rPr>
        <w:t xml:space="preserve">IEEE Transactions on Robotics, </w:t>
      </w:r>
      <w:r w:rsidRPr="007E70D7">
        <w:t>vol. 29, no. 5, pp. 1152-1161, 2013, doi: 10.1109/TRO.2013.2262775.</w:t>
      </w:r>
    </w:p>
    <w:p w14:paraId="291D019B" w14:textId="77777777" w:rsidR="007E70D7" w:rsidRPr="007E70D7" w:rsidRDefault="007E70D7" w:rsidP="007E70D7">
      <w:pPr>
        <w:pStyle w:val="EndNoteBibliography"/>
        <w:spacing w:after="0"/>
        <w:ind w:left="720" w:hanging="720"/>
      </w:pPr>
      <w:r w:rsidRPr="007E70D7">
        <w:t>[3]</w:t>
      </w:r>
      <w:r w:rsidRPr="007E70D7">
        <w:tab/>
        <w:t xml:space="preserve">A. Fairclough, "Lab 2: Euler-Lagrange modelling," in </w:t>
      </w:r>
      <w:r w:rsidRPr="007E70D7">
        <w:rPr>
          <w:i/>
        </w:rPr>
        <w:t>MCHA3500 Lab Notes</w:t>
      </w:r>
      <w:r w:rsidRPr="007E70D7">
        <w:t>, ed: The University of Newcastle, 2019.</w:t>
      </w:r>
    </w:p>
    <w:p w14:paraId="3FD710F0" w14:textId="77777777" w:rsidR="007E70D7" w:rsidRPr="007E70D7" w:rsidRDefault="007E70D7" w:rsidP="007E70D7">
      <w:pPr>
        <w:pStyle w:val="EndNoteBibliography"/>
        <w:spacing w:after="0"/>
        <w:ind w:left="720" w:hanging="720"/>
      </w:pPr>
      <w:r w:rsidRPr="007E70D7">
        <w:t>[4]</w:t>
      </w:r>
      <w:r w:rsidRPr="007E70D7">
        <w:tab/>
        <w:t xml:space="preserve">T. Perez, </w:t>
      </w:r>
      <w:r w:rsidRPr="007E70D7">
        <w:rPr>
          <w:i/>
        </w:rPr>
        <w:t>Engineering System Dynamics (Modelling, Analysis, and Simulation)</w:t>
      </w:r>
      <w:r w:rsidRPr="007E70D7">
        <w:t>, T. Perez, ed.: The University of Newcastle, AUSTRALIA, 2013.</w:t>
      </w:r>
    </w:p>
    <w:p w14:paraId="7F86CF1A" w14:textId="77777777" w:rsidR="007E70D7" w:rsidRPr="007E70D7" w:rsidRDefault="007E70D7" w:rsidP="007E70D7">
      <w:pPr>
        <w:pStyle w:val="EndNoteBibliography"/>
        <w:spacing w:after="0"/>
        <w:ind w:left="720" w:hanging="720"/>
      </w:pPr>
      <w:r w:rsidRPr="007E70D7">
        <w:t>[5]</w:t>
      </w:r>
      <w:r w:rsidRPr="007E70D7">
        <w:tab/>
        <w:t xml:space="preserve">G. F. Franklin, J. D. Powell, and M. L. Workman, </w:t>
      </w:r>
      <w:r w:rsidRPr="007E70D7">
        <w:rPr>
          <w:i/>
        </w:rPr>
        <w:t>Digital control of dynamic systems</w:t>
      </w:r>
      <w:r w:rsidRPr="007E70D7">
        <w:t>. Addison-wesley Menlo Park, CA, 1998.</w:t>
      </w:r>
    </w:p>
    <w:p w14:paraId="07CD8E44" w14:textId="77777777" w:rsidR="007E70D7" w:rsidRPr="007E70D7" w:rsidRDefault="007E70D7" w:rsidP="007E70D7">
      <w:pPr>
        <w:pStyle w:val="EndNoteBibliography"/>
        <w:spacing w:after="0"/>
        <w:ind w:left="720" w:hanging="720"/>
      </w:pPr>
      <w:r w:rsidRPr="007E70D7">
        <w:t>[6]</w:t>
      </w:r>
      <w:r w:rsidRPr="007E70D7">
        <w:tab/>
        <w:t xml:space="preserve">C. Renton, "MCHA3500 – Review of LQG," </w:t>
      </w:r>
      <w:r w:rsidRPr="007E70D7">
        <w:rPr>
          <w:i/>
        </w:rPr>
        <w:t>Mechatronics Design 1 Course Notes</w:t>
      </w:r>
      <w:r w:rsidRPr="007E70D7">
        <w:t xml:space="preserve">: The University of Newcastle, Australia, 2019. </w:t>
      </w:r>
    </w:p>
    <w:p w14:paraId="72EE6831" w14:textId="77777777" w:rsidR="007E70D7" w:rsidRPr="007E70D7" w:rsidRDefault="007E70D7" w:rsidP="007E70D7">
      <w:pPr>
        <w:pStyle w:val="EndNoteBibliography"/>
        <w:spacing w:after="0"/>
        <w:ind w:left="720" w:hanging="720"/>
      </w:pPr>
      <w:r w:rsidRPr="007E70D7">
        <w:t>[7]</w:t>
      </w:r>
      <w:r w:rsidRPr="007E70D7">
        <w:tab/>
        <w:t xml:space="preserve">Z. Zhang, "A flexible new technique for camera calibration," </w:t>
      </w:r>
      <w:r w:rsidRPr="007E70D7">
        <w:rPr>
          <w:i/>
        </w:rPr>
        <w:t xml:space="preserve">IEEE Transactions on Pattern Analysis and Machine Intelligence, Pattern Analysis and Machine Intelligence, IEEE Transactions on, IEEE Trans. Pattern Anal. Mach. Intell., </w:t>
      </w:r>
      <w:r w:rsidRPr="007E70D7">
        <w:t>Periodical vol. 22, no. 11, pp. 1330-1334, 11/01/ 2000, doi: 10.1109/34.888718.</w:t>
      </w:r>
    </w:p>
    <w:p w14:paraId="4C8FEE18" w14:textId="77777777" w:rsidR="007E70D7" w:rsidRPr="007E70D7" w:rsidRDefault="007E70D7" w:rsidP="007E70D7">
      <w:pPr>
        <w:pStyle w:val="EndNoteBibliography"/>
        <w:spacing w:after="0"/>
        <w:ind w:left="720" w:hanging="720"/>
      </w:pPr>
      <w:r w:rsidRPr="007E70D7">
        <w:t>[8]</w:t>
      </w:r>
      <w:r w:rsidRPr="007E70D7">
        <w:tab/>
        <w:t>J. Heikkila and O. Silven, "A four-step camera calibration procedure with implicit image correction," ed, 1997, pp. 1106-1112.</w:t>
      </w:r>
    </w:p>
    <w:p w14:paraId="4B8C21FD" w14:textId="77777777" w:rsidR="007E70D7" w:rsidRPr="007E70D7" w:rsidRDefault="007E70D7" w:rsidP="007E70D7">
      <w:pPr>
        <w:pStyle w:val="EndNoteBibliography"/>
        <w:spacing w:after="0"/>
        <w:ind w:left="720" w:hanging="720"/>
      </w:pPr>
      <w:r w:rsidRPr="007E70D7">
        <w:t>[9]</w:t>
      </w:r>
      <w:r w:rsidRPr="007E70D7">
        <w:tab/>
        <w:t>MathWorks. "estimateCameraParameters." MathWorks. (accessed 26/05, 2020).</w:t>
      </w:r>
    </w:p>
    <w:p w14:paraId="691AA0FD" w14:textId="77777777" w:rsidR="007E70D7" w:rsidRPr="007E70D7" w:rsidRDefault="007E70D7" w:rsidP="007E70D7">
      <w:pPr>
        <w:pStyle w:val="EndNoteBibliography"/>
        <w:spacing w:after="0"/>
        <w:ind w:left="720" w:hanging="720"/>
      </w:pPr>
      <w:r w:rsidRPr="007E70D7">
        <w:t>[10]</w:t>
      </w:r>
      <w:r w:rsidRPr="007E70D7">
        <w:tab/>
        <w:t xml:space="preserve">A. Smith, </w:t>
      </w:r>
      <w:r w:rsidRPr="007E70D7">
        <w:rPr>
          <w:i/>
        </w:rPr>
        <w:t>Color Gamut Transform Pairs</w:t>
      </w:r>
      <w:r w:rsidRPr="007E70D7">
        <w:t>. 1978, pp. 12-19.</w:t>
      </w:r>
    </w:p>
    <w:p w14:paraId="18F7D059" w14:textId="77777777" w:rsidR="007E70D7" w:rsidRPr="007E70D7" w:rsidRDefault="007E70D7" w:rsidP="007E70D7">
      <w:pPr>
        <w:pStyle w:val="EndNoteBibliography"/>
        <w:ind w:left="720" w:hanging="720"/>
      </w:pPr>
      <w:r w:rsidRPr="007E70D7">
        <w:t>[11]</w:t>
      </w:r>
      <w:r w:rsidRPr="007E70D7">
        <w:tab/>
        <w:t xml:space="preserve">A. Wills, </w:t>
      </w:r>
      <w:r w:rsidRPr="007E70D7">
        <w:rPr>
          <w:i/>
        </w:rPr>
        <w:t>Course Notes: Advanced Estimation</w:t>
      </w:r>
      <w:r w:rsidRPr="007E70D7">
        <w:t>, The Universtiy of Newcastle, Australia., 2020.</w:t>
      </w:r>
    </w:p>
    <w:p w14:paraId="0C818892" w14:textId="3D9F07B7" w:rsidR="00073F8B" w:rsidRDefault="00073F8B" w:rsidP="00073F8B">
      <w:r>
        <w:fldChar w:fldCharType="end"/>
      </w:r>
    </w:p>
    <w:p w14:paraId="06A9C443" w14:textId="39DAFC4E" w:rsidR="00073F8B" w:rsidRDefault="00073F8B">
      <w:pPr>
        <w:spacing w:line="259" w:lineRule="auto"/>
        <w:jc w:val="left"/>
      </w:pPr>
      <w:r>
        <w:br w:type="page"/>
      </w:r>
    </w:p>
    <w:p w14:paraId="7C2E6000" w14:textId="181C309C" w:rsidR="00056B4C" w:rsidRDefault="00056B4C" w:rsidP="000E7548">
      <w:pPr>
        <w:pStyle w:val="Heading1"/>
        <w:numPr>
          <w:ilvl w:val="0"/>
          <w:numId w:val="0"/>
        </w:numPr>
      </w:pPr>
      <w:bookmarkStart w:id="57" w:name="_Toc42023540"/>
      <w:r>
        <w:lastRenderedPageBreak/>
        <w:t>Appendix A – Time Log Graphic</w:t>
      </w:r>
      <w:bookmarkEnd w:id="57"/>
    </w:p>
    <w:p w14:paraId="3A3BFB12" w14:textId="77777777" w:rsidR="002F48C4" w:rsidRDefault="002F48C4" w:rsidP="002F48C4">
      <w:pPr>
        <w:keepNext/>
        <w:jc w:val="center"/>
      </w:pPr>
      <w:r>
        <w:rPr>
          <w:noProof/>
        </w:rPr>
        <w:drawing>
          <wp:inline distT="0" distB="0" distL="0" distR="0" wp14:anchorId="533C620A" wp14:editId="308B7FDF">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201C6EBB" w14:textId="2FB1513E" w:rsidR="00056B4C" w:rsidRDefault="002F48C4" w:rsidP="002F48C4">
      <w:pPr>
        <w:pStyle w:val="Caption"/>
        <w:jc w:val="center"/>
      </w:pPr>
      <w:bookmarkStart w:id="58" w:name="_Toc42019134"/>
      <w:r>
        <w:t xml:space="preserve">Figure </w:t>
      </w:r>
      <w:r w:rsidR="00AE20F0">
        <w:fldChar w:fldCharType="begin"/>
      </w:r>
      <w:r w:rsidR="00AE20F0">
        <w:instrText xml:space="preserve"> SEQ Figure \* ARABIC </w:instrText>
      </w:r>
      <w:r w:rsidR="00AE20F0">
        <w:fldChar w:fldCharType="separate"/>
      </w:r>
      <w:r w:rsidR="001E3424">
        <w:rPr>
          <w:noProof/>
        </w:rPr>
        <w:t>14</w:t>
      </w:r>
      <w:r w:rsidR="00AE20F0">
        <w:rPr>
          <w:noProof/>
        </w:rPr>
        <w:fldChar w:fldCharType="end"/>
      </w:r>
      <w:r>
        <w:t>. Breakdown of time spent.</w:t>
      </w:r>
      <w:bookmarkEnd w:id="58"/>
    </w:p>
    <w:p w14:paraId="4A0E5F01" w14:textId="77777777" w:rsidR="00056B4C" w:rsidRPr="00056B4C" w:rsidRDefault="00056B4C" w:rsidP="00056B4C"/>
    <w:p w14:paraId="59BA2DDC" w14:textId="60DE6FB2" w:rsidR="007671A2" w:rsidRDefault="007671A2">
      <w:pPr>
        <w:jc w:val="left"/>
      </w:pPr>
    </w:p>
    <w:sectPr w:rsidR="007671A2" w:rsidSect="00844C8D">
      <w:footerReference w:type="default" r:id="rId25"/>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D1D85" w14:textId="77777777" w:rsidR="00AE20F0" w:rsidRDefault="00AE20F0" w:rsidP="008C171A">
      <w:pPr>
        <w:spacing w:after="0"/>
      </w:pPr>
      <w:r>
        <w:separator/>
      </w:r>
    </w:p>
  </w:endnote>
  <w:endnote w:type="continuationSeparator" w:id="0">
    <w:p w14:paraId="22236DF2" w14:textId="77777777" w:rsidR="00AE20F0" w:rsidRDefault="00AE20F0" w:rsidP="008C1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E9363F" w:rsidRDefault="00E936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E9363F" w:rsidRDefault="00E936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4F7EBE" w14:textId="77777777" w:rsidR="00AE20F0" w:rsidRDefault="00AE20F0" w:rsidP="008C171A">
      <w:pPr>
        <w:spacing w:after="0"/>
      </w:pPr>
      <w:r>
        <w:separator/>
      </w:r>
    </w:p>
  </w:footnote>
  <w:footnote w:type="continuationSeparator" w:id="0">
    <w:p w14:paraId="36705514" w14:textId="77777777" w:rsidR="00AE20F0" w:rsidRDefault="00AE20F0" w:rsidP="008C171A">
      <w:pPr>
        <w:spacing w:after="0"/>
      </w:pPr>
      <w:r>
        <w:continuationSeparator/>
      </w:r>
    </w:p>
  </w:footnote>
  <w:footnote w:id="1">
    <w:p w14:paraId="250E80D5" w14:textId="5142BD3B" w:rsidR="00E9363F" w:rsidRDefault="00E9363F">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E9363F" w:rsidRDefault="00E9363F">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0"/>
  </w:num>
  <w:num w:numId="3">
    <w:abstractNumId w:val="41"/>
  </w:num>
  <w:num w:numId="4">
    <w:abstractNumId w:val="2"/>
  </w:num>
  <w:num w:numId="5">
    <w:abstractNumId w:val="32"/>
  </w:num>
  <w:num w:numId="6">
    <w:abstractNumId w:val="35"/>
  </w:num>
  <w:num w:numId="7">
    <w:abstractNumId w:val="9"/>
  </w:num>
  <w:num w:numId="8">
    <w:abstractNumId w:val="19"/>
  </w:num>
  <w:num w:numId="9">
    <w:abstractNumId w:val="22"/>
  </w:num>
  <w:num w:numId="10">
    <w:abstractNumId w:val="28"/>
  </w:num>
  <w:num w:numId="11">
    <w:abstractNumId w:val="24"/>
  </w:num>
  <w:num w:numId="12">
    <w:abstractNumId w:val="29"/>
  </w:num>
  <w:num w:numId="13">
    <w:abstractNumId w:val="6"/>
  </w:num>
  <w:num w:numId="14">
    <w:abstractNumId w:val="25"/>
  </w:num>
  <w:num w:numId="15">
    <w:abstractNumId w:val="42"/>
  </w:num>
  <w:num w:numId="16">
    <w:abstractNumId w:val="39"/>
  </w:num>
  <w:num w:numId="17">
    <w:abstractNumId w:val="26"/>
  </w:num>
  <w:num w:numId="18">
    <w:abstractNumId w:val="8"/>
  </w:num>
  <w:num w:numId="19">
    <w:abstractNumId w:val="40"/>
  </w:num>
  <w:num w:numId="20">
    <w:abstractNumId w:val="37"/>
  </w:num>
  <w:num w:numId="21">
    <w:abstractNumId w:val="10"/>
  </w:num>
  <w:num w:numId="22">
    <w:abstractNumId w:val="0"/>
  </w:num>
  <w:num w:numId="23">
    <w:abstractNumId w:val="14"/>
  </w:num>
  <w:num w:numId="24">
    <w:abstractNumId w:val="13"/>
  </w:num>
  <w:num w:numId="25">
    <w:abstractNumId w:val="20"/>
  </w:num>
  <w:num w:numId="26">
    <w:abstractNumId w:val="3"/>
  </w:num>
  <w:num w:numId="27">
    <w:abstractNumId w:val="33"/>
  </w:num>
  <w:num w:numId="28">
    <w:abstractNumId w:val="4"/>
  </w:num>
  <w:num w:numId="29">
    <w:abstractNumId w:val="12"/>
  </w:num>
  <w:num w:numId="30">
    <w:abstractNumId w:val="11"/>
  </w:num>
  <w:num w:numId="31">
    <w:abstractNumId w:val="34"/>
  </w:num>
  <w:num w:numId="32">
    <w:abstractNumId w:val="16"/>
  </w:num>
  <w:num w:numId="33">
    <w:abstractNumId w:val="27"/>
  </w:num>
  <w:num w:numId="34">
    <w:abstractNumId w:val="7"/>
  </w:num>
  <w:num w:numId="35">
    <w:abstractNumId w:val="36"/>
  </w:num>
  <w:num w:numId="36">
    <w:abstractNumId w:val="15"/>
  </w:num>
  <w:num w:numId="37">
    <w:abstractNumId w:val="38"/>
  </w:num>
  <w:num w:numId="38">
    <w:abstractNumId w:val="17"/>
  </w:num>
  <w:num w:numId="39">
    <w:abstractNumId w:val="21"/>
  </w:num>
  <w:num w:numId="40">
    <w:abstractNumId w:val="1"/>
  </w:num>
  <w:num w:numId="41">
    <w:abstractNumId w:val="18"/>
  </w:num>
  <w:num w:numId="42">
    <w:abstractNumId w:val="23"/>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item&gt;15&lt;/item&gt;&lt;item&gt;16&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56B4C"/>
    <w:rsid w:val="000728A5"/>
    <w:rsid w:val="00073F8B"/>
    <w:rsid w:val="00082FC3"/>
    <w:rsid w:val="00095630"/>
    <w:rsid w:val="000970C0"/>
    <w:rsid w:val="000A0AF1"/>
    <w:rsid w:val="000B35B3"/>
    <w:rsid w:val="000C1EBD"/>
    <w:rsid w:val="000D098A"/>
    <w:rsid w:val="000D14D7"/>
    <w:rsid w:val="000D7F31"/>
    <w:rsid w:val="000E7548"/>
    <w:rsid w:val="000E7AD0"/>
    <w:rsid w:val="000F2654"/>
    <w:rsid w:val="00107C41"/>
    <w:rsid w:val="00117865"/>
    <w:rsid w:val="00131DA5"/>
    <w:rsid w:val="00134866"/>
    <w:rsid w:val="00144B06"/>
    <w:rsid w:val="00144F2F"/>
    <w:rsid w:val="00170250"/>
    <w:rsid w:val="001932AB"/>
    <w:rsid w:val="001B7287"/>
    <w:rsid w:val="001C3739"/>
    <w:rsid w:val="001C750B"/>
    <w:rsid w:val="001D57BA"/>
    <w:rsid w:val="001E2AC0"/>
    <w:rsid w:val="001E3424"/>
    <w:rsid w:val="001E5882"/>
    <w:rsid w:val="001F3393"/>
    <w:rsid w:val="001F47E4"/>
    <w:rsid w:val="00202FD3"/>
    <w:rsid w:val="00204D34"/>
    <w:rsid w:val="00206350"/>
    <w:rsid w:val="0021496D"/>
    <w:rsid w:val="0021563E"/>
    <w:rsid w:val="002156A1"/>
    <w:rsid w:val="002409E8"/>
    <w:rsid w:val="002428E7"/>
    <w:rsid w:val="00252185"/>
    <w:rsid w:val="00252EFE"/>
    <w:rsid w:val="00253174"/>
    <w:rsid w:val="00272690"/>
    <w:rsid w:val="00274934"/>
    <w:rsid w:val="00280750"/>
    <w:rsid w:val="002A17BD"/>
    <w:rsid w:val="002A4B9D"/>
    <w:rsid w:val="002B6F4C"/>
    <w:rsid w:val="002F1DF9"/>
    <w:rsid w:val="002F2910"/>
    <w:rsid w:val="002F48C4"/>
    <w:rsid w:val="003049BD"/>
    <w:rsid w:val="0030502F"/>
    <w:rsid w:val="00313CD8"/>
    <w:rsid w:val="003166EE"/>
    <w:rsid w:val="00317968"/>
    <w:rsid w:val="003228A4"/>
    <w:rsid w:val="00334FAD"/>
    <w:rsid w:val="0034486B"/>
    <w:rsid w:val="00350D9E"/>
    <w:rsid w:val="00367A7A"/>
    <w:rsid w:val="00374421"/>
    <w:rsid w:val="003824DF"/>
    <w:rsid w:val="003A6441"/>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1D11"/>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1673"/>
    <w:rsid w:val="00642B24"/>
    <w:rsid w:val="00655CF0"/>
    <w:rsid w:val="00665B6A"/>
    <w:rsid w:val="00676FAB"/>
    <w:rsid w:val="006A2D0B"/>
    <w:rsid w:val="006B0C12"/>
    <w:rsid w:val="006C52D5"/>
    <w:rsid w:val="006C5D4C"/>
    <w:rsid w:val="006D525F"/>
    <w:rsid w:val="006E0453"/>
    <w:rsid w:val="006E0554"/>
    <w:rsid w:val="00702FA6"/>
    <w:rsid w:val="00706A32"/>
    <w:rsid w:val="00707D3C"/>
    <w:rsid w:val="00714F09"/>
    <w:rsid w:val="00716620"/>
    <w:rsid w:val="007371CB"/>
    <w:rsid w:val="007406AD"/>
    <w:rsid w:val="007671A2"/>
    <w:rsid w:val="00792725"/>
    <w:rsid w:val="007A0DE5"/>
    <w:rsid w:val="007A1056"/>
    <w:rsid w:val="007B014F"/>
    <w:rsid w:val="007B1A84"/>
    <w:rsid w:val="007B21E7"/>
    <w:rsid w:val="007B320B"/>
    <w:rsid w:val="007B745A"/>
    <w:rsid w:val="007D4F87"/>
    <w:rsid w:val="007E1571"/>
    <w:rsid w:val="007E70D7"/>
    <w:rsid w:val="008040E0"/>
    <w:rsid w:val="0080561B"/>
    <w:rsid w:val="0080568F"/>
    <w:rsid w:val="00812266"/>
    <w:rsid w:val="00844C8D"/>
    <w:rsid w:val="00852FB4"/>
    <w:rsid w:val="008620BD"/>
    <w:rsid w:val="00881B2A"/>
    <w:rsid w:val="00881F61"/>
    <w:rsid w:val="008A08A8"/>
    <w:rsid w:val="008A442C"/>
    <w:rsid w:val="008A62F9"/>
    <w:rsid w:val="008B2092"/>
    <w:rsid w:val="008C171A"/>
    <w:rsid w:val="008C2B43"/>
    <w:rsid w:val="008C421D"/>
    <w:rsid w:val="008C7027"/>
    <w:rsid w:val="008D0878"/>
    <w:rsid w:val="008D0EE7"/>
    <w:rsid w:val="008E0DF2"/>
    <w:rsid w:val="008E192B"/>
    <w:rsid w:val="008F4E2D"/>
    <w:rsid w:val="009075B4"/>
    <w:rsid w:val="00917C45"/>
    <w:rsid w:val="009210E4"/>
    <w:rsid w:val="00945852"/>
    <w:rsid w:val="00960211"/>
    <w:rsid w:val="0097016F"/>
    <w:rsid w:val="009852C7"/>
    <w:rsid w:val="00991296"/>
    <w:rsid w:val="00996437"/>
    <w:rsid w:val="00997FF0"/>
    <w:rsid w:val="009A2851"/>
    <w:rsid w:val="009B581D"/>
    <w:rsid w:val="009B6154"/>
    <w:rsid w:val="009C00BE"/>
    <w:rsid w:val="009D2DD0"/>
    <w:rsid w:val="009D2E0C"/>
    <w:rsid w:val="009E5913"/>
    <w:rsid w:val="009F01A1"/>
    <w:rsid w:val="009F0B25"/>
    <w:rsid w:val="00A07085"/>
    <w:rsid w:val="00A12901"/>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5527"/>
    <w:rsid w:val="00AA73B8"/>
    <w:rsid w:val="00AB1D8A"/>
    <w:rsid w:val="00AB60E9"/>
    <w:rsid w:val="00AD0DCC"/>
    <w:rsid w:val="00AD1002"/>
    <w:rsid w:val="00AE06A0"/>
    <w:rsid w:val="00AE20F0"/>
    <w:rsid w:val="00AF7824"/>
    <w:rsid w:val="00B00D99"/>
    <w:rsid w:val="00B04AE1"/>
    <w:rsid w:val="00B06963"/>
    <w:rsid w:val="00B0740D"/>
    <w:rsid w:val="00B13752"/>
    <w:rsid w:val="00B15F2C"/>
    <w:rsid w:val="00B21FF0"/>
    <w:rsid w:val="00B41475"/>
    <w:rsid w:val="00B47688"/>
    <w:rsid w:val="00B60965"/>
    <w:rsid w:val="00B65153"/>
    <w:rsid w:val="00B81B75"/>
    <w:rsid w:val="00BA1806"/>
    <w:rsid w:val="00BC4C57"/>
    <w:rsid w:val="00BD3D98"/>
    <w:rsid w:val="00BE4253"/>
    <w:rsid w:val="00BE471F"/>
    <w:rsid w:val="00BF7A9F"/>
    <w:rsid w:val="00C05F5B"/>
    <w:rsid w:val="00C13AB6"/>
    <w:rsid w:val="00C305B6"/>
    <w:rsid w:val="00C54C24"/>
    <w:rsid w:val="00C61DC7"/>
    <w:rsid w:val="00C6480B"/>
    <w:rsid w:val="00C77DA6"/>
    <w:rsid w:val="00C90ED7"/>
    <w:rsid w:val="00CA2157"/>
    <w:rsid w:val="00CA4677"/>
    <w:rsid w:val="00CB24ED"/>
    <w:rsid w:val="00CB7B86"/>
    <w:rsid w:val="00CC33F6"/>
    <w:rsid w:val="00CD59FA"/>
    <w:rsid w:val="00CE0748"/>
    <w:rsid w:val="00CE30A2"/>
    <w:rsid w:val="00CE4440"/>
    <w:rsid w:val="00D02196"/>
    <w:rsid w:val="00D17F02"/>
    <w:rsid w:val="00D21DC4"/>
    <w:rsid w:val="00D27A78"/>
    <w:rsid w:val="00D35F18"/>
    <w:rsid w:val="00D37C93"/>
    <w:rsid w:val="00D4215F"/>
    <w:rsid w:val="00D65215"/>
    <w:rsid w:val="00D7309C"/>
    <w:rsid w:val="00D8228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DF0C5E"/>
    <w:rsid w:val="00E00971"/>
    <w:rsid w:val="00E00EF1"/>
    <w:rsid w:val="00E03657"/>
    <w:rsid w:val="00E062E4"/>
    <w:rsid w:val="00E13F89"/>
    <w:rsid w:val="00E14B11"/>
    <w:rsid w:val="00E34EF9"/>
    <w:rsid w:val="00E365DD"/>
    <w:rsid w:val="00E36F2A"/>
    <w:rsid w:val="00E70917"/>
    <w:rsid w:val="00E7164A"/>
    <w:rsid w:val="00E71763"/>
    <w:rsid w:val="00E71CA7"/>
    <w:rsid w:val="00E74E78"/>
    <w:rsid w:val="00E80F35"/>
    <w:rsid w:val="00E906FE"/>
    <w:rsid w:val="00E90C36"/>
    <w:rsid w:val="00E9363F"/>
    <w:rsid w:val="00EA4D01"/>
    <w:rsid w:val="00EA54B7"/>
    <w:rsid w:val="00EB4B63"/>
    <w:rsid w:val="00EB629A"/>
    <w:rsid w:val="00EE53AD"/>
    <w:rsid w:val="00EE76B1"/>
    <w:rsid w:val="00F002EE"/>
    <w:rsid w:val="00F20122"/>
    <w:rsid w:val="00F23387"/>
    <w:rsid w:val="00F237F8"/>
    <w:rsid w:val="00F24D83"/>
    <w:rsid w:val="00F347A4"/>
    <w:rsid w:val="00F4696D"/>
    <w:rsid w:val="00F66590"/>
    <w:rsid w:val="00F76B83"/>
    <w:rsid w:val="00F85FD9"/>
    <w:rsid w:val="00F91817"/>
    <w:rsid w:val="00F978C2"/>
    <w:rsid w:val="00FB3E9B"/>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0D7"/>
    <w:pPr>
      <w:spacing w:before="120" w:after="120" w:line="360" w:lineRule="auto"/>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 w:type="paragraph" w:styleId="TableofFigures">
    <w:name w:val="table of figures"/>
    <w:basedOn w:val="Normal"/>
    <w:next w:val="Normal"/>
    <w:uiPriority w:val="99"/>
    <w:unhideWhenUsed/>
    <w:rsid w:val="008A442C"/>
    <w:pPr>
      <w:spacing w:after="0"/>
    </w:pPr>
  </w:style>
  <w:style w:type="paragraph" w:styleId="BalloonText">
    <w:name w:val="Balloon Text"/>
    <w:basedOn w:val="Normal"/>
    <w:link w:val="BalloonTextChar"/>
    <w:uiPriority w:val="99"/>
    <w:semiHidden/>
    <w:unhideWhenUsed/>
    <w:rsid w:val="000E754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5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0.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4.emf"/><Relationship Id="rId10" Type="http://schemas.openxmlformats.org/officeDocument/2006/relationships/image" Target="media/image2.png"/><Relationship Id="rId19" Type="http://schemas.openxmlformats.org/officeDocument/2006/relationships/image" Target="media/image10.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04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F0D783-B7A2-40D8-875A-BF4821E66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4</TotalTime>
  <Pages>1</Pages>
  <Words>9206</Words>
  <Characters>5248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6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42</cp:revision>
  <cp:lastPrinted>2020-09-09T10:37:00Z</cp:lastPrinted>
  <dcterms:created xsi:type="dcterms:W3CDTF">2020-05-12T10:23:00Z</dcterms:created>
  <dcterms:modified xsi:type="dcterms:W3CDTF">2020-09-0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